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382B77" w14:textId="7DFC3D12" w:rsidR="00C6099C" w:rsidRPr="00894EF0" w:rsidRDefault="00DD5348">
      <w:pPr>
        <w:rPr>
          <w:lang w:val="pt-BR"/>
        </w:rPr>
      </w:pPr>
      <w:r w:rsidRPr="00894EF0">
        <w:rPr>
          <w:lang w:val="pt-BR"/>
        </w:rPr>
        <w:t>Publications Fosso Wamba Samuel</w:t>
      </w:r>
    </w:p>
    <w:p w14:paraId="5B0224B2" w14:textId="67A4FB2F" w:rsidR="00612423" w:rsidRPr="00894EF0" w:rsidRDefault="00612423" w:rsidP="00612423">
      <w:pPr>
        <w:pStyle w:val="EndNoteBibliography"/>
        <w:spacing w:after="0"/>
        <w:ind w:left="720" w:hanging="720"/>
        <w:rPr>
          <w:lang w:val="pt-BR"/>
        </w:rPr>
      </w:pPr>
      <w:r>
        <w:fldChar w:fldCharType="begin"/>
      </w:r>
      <w:r w:rsidRPr="00894EF0">
        <w:rPr>
          <w:lang w:val="pt-BR"/>
        </w:rPr>
        <w:instrText xml:space="preserve"> ADDIN EN.REFLIST </w:instrText>
      </w:r>
      <w:r>
        <w:fldChar w:fldCharType="separate"/>
      </w:r>
    </w:p>
    <w:p w14:paraId="7C46A07E" w14:textId="49CD0D8F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rPr>
          <w:lang w:val="pt-BR"/>
        </w:rPr>
        <w:t xml:space="preserve">Akter, S., Bandara, R., Hani, U., Fosso Wamba, S., Foropon, C., &amp; Papadopoulos, T. (2019). </w:t>
      </w:r>
      <w:r w:rsidRPr="00DD5348">
        <w:t xml:space="preserve">Analytics-based decision-making for service systems: A qualitative study and agenda for future research. </w:t>
      </w:r>
      <w:r w:rsidRPr="00DD5348">
        <w:rPr>
          <w:i/>
        </w:rPr>
        <w:t>International Journal of Information Management, 48</w:t>
      </w:r>
      <w:r w:rsidRPr="00DD5348">
        <w:t xml:space="preserve">, 85-95. </w:t>
      </w:r>
    </w:p>
    <w:p w14:paraId="3C880E31" w14:textId="16D1FF43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Akter, S., Bhattacharyya, M., </w:t>
      </w:r>
      <w:r>
        <w:t>Fosso Wamba, S.</w:t>
      </w:r>
      <w:r w:rsidRPr="00DD5348">
        <w:t xml:space="preserve">, &amp; Aditya, S. (2016). How does social media analytics create value? </w:t>
      </w:r>
      <w:r w:rsidRPr="00DD5348">
        <w:rPr>
          <w:i/>
        </w:rPr>
        <w:t>Journal of Organizational and End User Computing (JOEUC), 28</w:t>
      </w:r>
      <w:r w:rsidRPr="00DD5348">
        <w:t xml:space="preserve">(3), 1-9. </w:t>
      </w:r>
    </w:p>
    <w:p w14:paraId="4A953090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Akter, S., Fosso Wamba, S., Barrett, M., &amp; Biswas, K. (2019). How talent capability can shape service analytics capability in the big data environment? </w:t>
      </w:r>
      <w:r w:rsidRPr="00DD5348">
        <w:rPr>
          <w:i/>
        </w:rPr>
        <w:t>Journal of Strategic Marketing, 27</w:t>
      </w:r>
      <w:r w:rsidRPr="00DD5348">
        <w:t xml:space="preserve">(6), 521-539. </w:t>
      </w:r>
    </w:p>
    <w:p w14:paraId="5874D815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Akter, S., Fosso Wamba, S., &amp; Dewan, S. (2017). Why PLS-SEM is suitable for complex modelling? An empirical illustration in big data analytics quality. </w:t>
      </w:r>
      <w:r w:rsidRPr="00DD5348">
        <w:rPr>
          <w:i/>
        </w:rPr>
        <w:t>Production Planning &amp; Control, 28</w:t>
      </w:r>
      <w:r w:rsidRPr="00DD5348">
        <w:t xml:space="preserve">(11-12), 1011-1021. </w:t>
      </w:r>
    </w:p>
    <w:p w14:paraId="15927A51" w14:textId="08E8B4DC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Akter, S., Gunasekaran, A., </w:t>
      </w:r>
      <w:r>
        <w:t>Fosso Wamba, S.</w:t>
      </w:r>
      <w:r w:rsidRPr="00DD5348">
        <w:t xml:space="preserve">, Babu, M. M., &amp; Hani, U. (2020). Reshaping competitive advantages with analytics capabilities in service systems. </w:t>
      </w:r>
      <w:r w:rsidRPr="00DD5348">
        <w:rPr>
          <w:i/>
        </w:rPr>
        <w:t>Technological Forecasting and Social Change, 159</w:t>
      </w:r>
      <w:r w:rsidRPr="00DD5348">
        <w:t xml:space="preserve">, 120180. </w:t>
      </w:r>
    </w:p>
    <w:p w14:paraId="4103A9F0" w14:textId="58331ECC" w:rsidR="00612423" w:rsidRPr="00DD5348" w:rsidRDefault="00612423" w:rsidP="00612423">
      <w:pPr>
        <w:pStyle w:val="EndNoteBibliography"/>
        <w:spacing w:after="0"/>
        <w:ind w:left="720" w:hanging="720"/>
      </w:pPr>
      <w:r w:rsidRPr="00612423">
        <w:rPr>
          <w:lang w:val="pt-BR"/>
        </w:rPr>
        <w:t xml:space="preserve">Akter, S., Sultana, S., Mariani, M., Fosso Wamba, S., Spanaki, K., &amp; Dwivedi, Y. K. (2023). </w:t>
      </w:r>
      <w:r w:rsidRPr="00DD5348">
        <w:t xml:space="preserve">Advancing algorithmic bias management capabilities in AI-driven marketing analytics research. </w:t>
      </w:r>
      <w:r w:rsidRPr="00DD5348">
        <w:rPr>
          <w:i/>
        </w:rPr>
        <w:t>Industrial Marketing Management, 114</w:t>
      </w:r>
      <w:r w:rsidRPr="00DD5348">
        <w:t xml:space="preserve">, 243-261. </w:t>
      </w:r>
    </w:p>
    <w:p w14:paraId="449B38A6" w14:textId="4C18DDD4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Akter, S., &amp; </w:t>
      </w:r>
      <w:r>
        <w:t>Fosso Wamba, S.</w:t>
      </w:r>
      <w:r w:rsidRPr="00DD5348">
        <w:t xml:space="preserve"> (2016). Big data analytics in E-commerce: a systematic review and agenda for future research. </w:t>
      </w:r>
      <w:r w:rsidRPr="00DD5348">
        <w:rPr>
          <w:i/>
        </w:rPr>
        <w:t>Electronic Markets, 26</w:t>
      </w:r>
      <w:r w:rsidRPr="00DD5348">
        <w:t xml:space="preserve">, 173-194. </w:t>
      </w:r>
    </w:p>
    <w:p w14:paraId="11D917B1" w14:textId="16159EC9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Akter, S., &amp; </w:t>
      </w:r>
      <w:r>
        <w:t>Fosso Wamba, S.</w:t>
      </w:r>
      <w:r w:rsidRPr="00DD5348">
        <w:t xml:space="preserve"> (2019). Big data and disaster management: a systematic review and agenda for future research. </w:t>
      </w:r>
      <w:r w:rsidRPr="00DD5348">
        <w:rPr>
          <w:i/>
        </w:rPr>
        <w:t>Annals of Operations Research, 283</w:t>
      </w:r>
      <w:r w:rsidRPr="00DD5348">
        <w:t xml:space="preserve">, 939-959. </w:t>
      </w:r>
    </w:p>
    <w:p w14:paraId="506E9D8B" w14:textId="07BD80AB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Akter, S., </w:t>
      </w:r>
      <w:r>
        <w:t>Fosso Wamba, S.</w:t>
      </w:r>
      <w:r w:rsidRPr="00DD5348">
        <w:t xml:space="preserve">, &amp; D’Ambra, J. (2019). Enabling a transformative service system by modeling quality dynamics. </w:t>
      </w:r>
      <w:r w:rsidRPr="00DD5348">
        <w:rPr>
          <w:i/>
        </w:rPr>
        <w:t>International Journal of Production Economics, 207</w:t>
      </w:r>
      <w:r w:rsidRPr="00DD5348">
        <w:t xml:space="preserve">, 210-226. </w:t>
      </w:r>
    </w:p>
    <w:p w14:paraId="3E9EB8D6" w14:textId="24A29B22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Akter, S., </w:t>
      </w:r>
      <w:r>
        <w:t>Fosso Wamba, S.</w:t>
      </w:r>
      <w:r w:rsidRPr="00DD5348">
        <w:t xml:space="preserve">, Gunasekaran, A., Dubey, R., &amp; Childe, S. J. (2016). How to improve firm performance using big data analytics capability and business strategy alignment? </w:t>
      </w:r>
      <w:r w:rsidRPr="00DD5348">
        <w:rPr>
          <w:i/>
        </w:rPr>
        <w:t>International Journal of Production Economics, 182</w:t>
      </w:r>
      <w:r w:rsidRPr="00DD5348">
        <w:t xml:space="preserve">, 113-131. </w:t>
      </w:r>
    </w:p>
    <w:p w14:paraId="6A25AD53" w14:textId="0E2FD708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Akter, S., </w:t>
      </w:r>
      <w:r>
        <w:t>Fosso Wamba, S.</w:t>
      </w:r>
      <w:r w:rsidRPr="00DD5348">
        <w:t xml:space="preserve">, Mariani, M., &amp; Hani, U. (2021). How to build an AI climate-driven service analytics capability for innovation and performance in industrial markets? </w:t>
      </w:r>
      <w:r w:rsidRPr="00DD5348">
        <w:rPr>
          <w:i/>
        </w:rPr>
        <w:t>Industrial Marketing Management, 97</w:t>
      </w:r>
      <w:r w:rsidRPr="00DD5348">
        <w:t xml:space="preserve">, 258-273. </w:t>
      </w:r>
    </w:p>
    <w:p w14:paraId="36048E54" w14:textId="440F29E6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Ali, O., Shrestha, A., Soar, J., &amp; Fosso Wamba, S. (2018). </w:t>
      </w:r>
      <w:r w:rsidRPr="00DD5348">
        <w:t xml:space="preserve">Cloud computing-enabled healthcare opportunities, issues, and applications: A systematic review. </w:t>
      </w:r>
      <w:r w:rsidRPr="00DD5348">
        <w:rPr>
          <w:i/>
        </w:rPr>
        <w:t>International Journal of Information Management, 43</w:t>
      </w:r>
      <w:r w:rsidRPr="00DD5348">
        <w:t xml:space="preserve">, 146-158. </w:t>
      </w:r>
    </w:p>
    <w:p w14:paraId="136858BF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Anand, A., &amp; Fosso Wamba, S. (2013). </w:t>
      </w:r>
      <w:r w:rsidRPr="00DD5348">
        <w:t xml:space="preserve">Business value of RFID‐enabled healthcare transformation projects. </w:t>
      </w:r>
      <w:r w:rsidRPr="00DD5348">
        <w:rPr>
          <w:i/>
        </w:rPr>
        <w:t>Business Process Management Journal, 19</w:t>
      </w:r>
      <w:r w:rsidRPr="00DD5348">
        <w:t xml:space="preserve">(1), 111-145. </w:t>
      </w:r>
    </w:p>
    <w:p w14:paraId="74D62D9B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Barjis, J., &amp; Fosso Wamba, S. (2010). </w:t>
      </w:r>
      <w:r w:rsidRPr="00DD5348">
        <w:t xml:space="preserve">Organizational and business impacts of RFID technology. </w:t>
      </w:r>
      <w:r w:rsidRPr="00DD5348">
        <w:rPr>
          <w:i/>
        </w:rPr>
        <w:t>Business Process Management Journal, 16</w:t>
      </w:r>
      <w:r w:rsidRPr="00DD5348">
        <w:t xml:space="preserve">(6), 897-903. </w:t>
      </w:r>
    </w:p>
    <w:p w14:paraId="57A0777D" w14:textId="2151CF4E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arjis, J., &amp; </w:t>
      </w:r>
      <w:r>
        <w:t>Fosso Wamba, S.</w:t>
      </w:r>
      <w:r w:rsidRPr="00DD5348">
        <w:t xml:space="preserve"> (2010). RFID Applications and Potentials. </w:t>
      </w:r>
      <w:r w:rsidRPr="00DD5348">
        <w:rPr>
          <w:i/>
        </w:rPr>
        <w:t>Pacific Asia Journal of the Association for Information Systems, 2</w:t>
      </w:r>
      <w:r w:rsidRPr="00DD5348">
        <w:t xml:space="preserve">(2), 2. </w:t>
      </w:r>
    </w:p>
    <w:p w14:paraId="4214CAB4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arro, P., Degila, J., Zennaro, M., &amp; Wamba, S. (2018). Towards smart and sustainable future cities based on Internet of things for developing countries: What approach for africa? </w:t>
      </w:r>
      <w:r w:rsidRPr="00DD5348">
        <w:rPr>
          <w:i/>
        </w:rPr>
        <w:t>EAI Endorsed Transactions on Internet of Things, 4</w:t>
      </w:r>
      <w:r w:rsidRPr="00DD5348">
        <w:t xml:space="preserve">(13). </w:t>
      </w:r>
    </w:p>
    <w:p w14:paraId="32B1427E" w14:textId="14214035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audier, P., Ammi, C., &amp; </w:t>
      </w:r>
      <w:r>
        <w:t>Fosso Wamba, S.</w:t>
      </w:r>
      <w:r w:rsidRPr="00DD5348">
        <w:t xml:space="preserve"> (2020). Differing perceptions of the Smartwatch by users within developed countries. </w:t>
      </w:r>
      <w:r w:rsidRPr="00DD5348">
        <w:rPr>
          <w:i/>
        </w:rPr>
        <w:t>Journal of Global Information Management (JGIM), 28</w:t>
      </w:r>
      <w:r w:rsidRPr="00DD5348">
        <w:t xml:space="preserve">(4), 1-20. </w:t>
      </w:r>
    </w:p>
    <w:p w14:paraId="5550B337" w14:textId="1F72280B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audier, P., &amp; </w:t>
      </w:r>
      <w:r>
        <w:t>Fosso Wamba, S.</w:t>
      </w:r>
      <w:r w:rsidRPr="00DD5348">
        <w:t xml:space="preserve"> (2020). impact of self connectivity and TAM on the smartwatch's adoption: cross national study. </w:t>
      </w:r>
      <w:r w:rsidRPr="00DD5348">
        <w:rPr>
          <w:i/>
        </w:rPr>
        <w:t>Journal of Global Information Management</w:t>
      </w:r>
      <w:r w:rsidRPr="00DD5348">
        <w:t xml:space="preserve">. </w:t>
      </w:r>
    </w:p>
    <w:p w14:paraId="5F610658" w14:textId="14E615E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 Bawack, R. E., Fosso Wamba, S., &amp; Carillo, K. D. A. (2021). A framework for understanding artificial intelligence research: insights from practice. </w:t>
      </w:r>
      <w:r w:rsidRPr="00DD5348">
        <w:rPr>
          <w:i/>
        </w:rPr>
        <w:t>Journal of Enterprise Information Management, 34</w:t>
      </w:r>
      <w:r w:rsidRPr="00DD5348">
        <w:t xml:space="preserve">(2), 645-678. </w:t>
      </w:r>
    </w:p>
    <w:p w14:paraId="283D4FA3" w14:textId="6346F303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awack, R. E., Kamdjoug, J. R. K., </w:t>
      </w:r>
      <w:r>
        <w:t>Fosso Wamba, S.</w:t>
      </w:r>
      <w:r w:rsidRPr="00DD5348">
        <w:t xml:space="preserve">, &amp; Noutsa, A. F. (2022). E-participation in developing countries: The case of the national social insurance fund in Cameroon. In </w:t>
      </w:r>
      <w:r w:rsidRPr="00DD5348">
        <w:rPr>
          <w:i/>
        </w:rPr>
        <w:t>Research Anthology on Citizen Engagement and Activism for Social Change</w:t>
      </w:r>
      <w:r w:rsidRPr="00DD5348">
        <w:t xml:space="preserve"> (pp. 826-847): IGI Global.</w:t>
      </w:r>
    </w:p>
    <w:p w14:paraId="4A01BAA2" w14:textId="5E03B7CD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awack, R. E., </w:t>
      </w:r>
      <w:r>
        <w:t>Fosso Wamba, S.</w:t>
      </w:r>
      <w:r w:rsidRPr="00DD5348">
        <w:t xml:space="preserve">, &amp; Carillo, K. D. A. (2021b). Exploring the role of personality, trust, and privacy in customer experience performance during voice shopping: Evidence from SEM and fuzzy set qualitative comparative analysis. </w:t>
      </w:r>
      <w:r w:rsidRPr="00DD5348">
        <w:rPr>
          <w:i/>
        </w:rPr>
        <w:t>International Journal of Information Management, 58</w:t>
      </w:r>
      <w:r w:rsidRPr="00DD5348">
        <w:t xml:space="preserve">, 102309. </w:t>
      </w:r>
    </w:p>
    <w:p w14:paraId="3F61AB20" w14:textId="0B30F5A2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awack, R. E., </w:t>
      </w:r>
      <w:r>
        <w:t>Fosso Wamba, S.</w:t>
      </w:r>
      <w:r w:rsidRPr="00DD5348">
        <w:t xml:space="preserve">, Carillo, K. D. A., &amp; Akter, S. (2022). Artificial intelligence in E-Commerce: a bibliometric study and literature review. </w:t>
      </w:r>
      <w:r w:rsidRPr="00DD5348">
        <w:rPr>
          <w:i/>
        </w:rPr>
        <w:t>Electronic Markets, 32</w:t>
      </w:r>
      <w:r w:rsidRPr="00DD5348">
        <w:t xml:space="preserve">(1), 297-338. </w:t>
      </w:r>
    </w:p>
    <w:p w14:paraId="7FBDBFE3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Behl, A., Pereira, V., Nigam, A., Wamba, S., &amp; Sindhwani, R. (2024). </w:t>
      </w:r>
      <w:r w:rsidRPr="00DD5348">
        <w:t xml:space="preserve">Knowledge development in non-fungible tokens (NFT): a scoping review. </w:t>
      </w:r>
      <w:r w:rsidRPr="00DD5348">
        <w:rPr>
          <w:i/>
        </w:rPr>
        <w:t>Journal of Knowledge Management, 28</w:t>
      </w:r>
      <w:r w:rsidRPr="00DD5348">
        <w:t xml:space="preserve">(1), 232-267. </w:t>
      </w:r>
    </w:p>
    <w:p w14:paraId="2D775C94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elhadi, A., Kamble, S., Fosso Wamba, S., &amp; Queiroz, M. M. (2022). Building supply-chain resilience: an artificial intelligence-based technique and decision-making framework. </w:t>
      </w:r>
      <w:r w:rsidRPr="00DD5348">
        <w:rPr>
          <w:i/>
        </w:rPr>
        <w:t>International Journal of Production Research, 60</w:t>
      </w:r>
      <w:r w:rsidRPr="00DD5348">
        <w:t xml:space="preserve">(14), 4487-4507. </w:t>
      </w:r>
    </w:p>
    <w:p w14:paraId="1F00D931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endavid, Y., Lefebvre, E., Lefebvre, L. A., &amp; Fosso-Wamba, S. (2009). Key performance indicators for the evaluation of Rfid-enabled B-to-B E-commerce applications: the case of a five-layer supply chain. </w:t>
      </w:r>
      <w:r w:rsidRPr="00DD5348">
        <w:rPr>
          <w:i/>
        </w:rPr>
        <w:t>Information Systems and E-Business Management, 7</w:t>
      </w:r>
      <w:r w:rsidRPr="00DD5348">
        <w:t xml:space="preserve">, 1-20. </w:t>
      </w:r>
    </w:p>
    <w:p w14:paraId="3A6911D0" w14:textId="4F94A262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hattacharya, M., Ramakrishnan, T., &amp; </w:t>
      </w:r>
      <w:r>
        <w:t>Fosso Wamba, S.</w:t>
      </w:r>
      <w:r w:rsidRPr="00DD5348">
        <w:t xml:space="preserve"> (2023). Leveraging ERP systems for improving ERP effectiveness in emergency service organizations: an empirical study. </w:t>
      </w:r>
      <w:r w:rsidRPr="00DD5348">
        <w:rPr>
          <w:i/>
        </w:rPr>
        <w:t>Business Process Management Journal</w:t>
      </w:r>
      <w:r w:rsidRPr="00DD5348">
        <w:t xml:space="preserve">(ahead-of-print). </w:t>
      </w:r>
    </w:p>
    <w:p w14:paraId="1EB8788B" w14:textId="3A35D93B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hattacharya, M., &amp; </w:t>
      </w:r>
      <w:r>
        <w:t>Fosso Wamba, S.</w:t>
      </w:r>
      <w:r w:rsidRPr="00DD5348">
        <w:t xml:space="preserve"> (2018). A conceptual framework of RFID adoption in retail using TOE framework. In </w:t>
      </w:r>
      <w:r w:rsidRPr="00DD5348">
        <w:rPr>
          <w:i/>
        </w:rPr>
        <w:t>Technology adoption and social issues: Concepts, methodologies, tools, and applications</w:t>
      </w:r>
      <w:r w:rsidRPr="00DD5348">
        <w:t xml:space="preserve"> (pp. 69-102): IGI global.</w:t>
      </w:r>
    </w:p>
    <w:p w14:paraId="25F52645" w14:textId="07677559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hattacharya, M., </w:t>
      </w:r>
      <w:r>
        <w:t>Fosso Wamba, S.</w:t>
      </w:r>
      <w:r w:rsidRPr="00DD5348">
        <w:t xml:space="preserve">, &amp; Kamdjoug, J. R. K. (2019). Exploring the determinants of ERP adoption intention: The case of ERP-enabled emergency service. </w:t>
      </w:r>
      <w:r w:rsidRPr="00DD5348">
        <w:rPr>
          <w:i/>
        </w:rPr>
        <w:t>International Journal of Technology Diffusion (IJTD), 10</w:t>
      </w:r>
      <w:r w:rsidRPr="00DD5348">
        <w:t xml:space="preserve">(4), 58-76. </w:t>
      </w:r>
    </w:p>
    <w:p w14:paraId="48C9DA44" w14:textId="4AF25722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hatti, S. H., Ahmed, A., Ferraris, A., Hirwani Wan Hussain, W. M., &amp; </w:t>
      </w:r>
      <w:r>
        <w:t>Fosso Wamba, S.</w:t>
      </w:r>
      <w:r w:rsidRPr="00DD5348">
        <w:t xml:space="preserve"> (2022). Big data analytics capabilities and MSME innovation and performance: A double mediation model of digital platform and network capabilities. </w:t>
      </w:r>
      <w:r w:rsidRPr="00DD5348">
        <w:rPr>
          <w:i/>
        </w:rPr>
        <w:t>Annals of Operations Research</w:t>
      </w:r>
      <w:r w:rsidRPr="00DD5348">
        <w:t xml:space="preserve">, 1-24. </w:t>
      </w:r>
    </w:p>
    <w:p w14:paraId="3DB742FB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oeck, H., &amp; Fosso Wamba, S. (2008). RFID and buyer‐seller relationships in the retail supply chain. </w:t>
      </w:r>
      <w:r w:rsidRPr="00DD5348">
        <w:rPr>
          <w:i/>
        </w:rPr>
        <w:t>International Journal of Retail &amp; Distribution Management, 36</w:t>
      </w:r>
      <w:r w:rsidRPr="00DD5348">
        <w:t xml:space="preserve">(6), 433-460. </w:t>
      </w:r>
    </w:p>
    <w:p w14:paraId="3A9175AB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orau, S., Otterbring, T., Laporte, S., &amp; Fosso Wamba, S. (2021). The most human bot: Female gendering increases humanness perceptions of bots and acceptance of AI. </w:t>
      </w:r>
      <w:r w:rsidRPr="00DD5348">
        <w:rPr>
          <w:i/>
        </w:rPr>
        <w:t>Psychology &amp; Marketing, 38</w:t>
      </w:r>
      <w:r w:rsidRPr="00DD5348">
        <w:t xml:space="preserve">(7), 1052-1068. </w:t>
      </w:r>
    </w:p>
    <w:p w14:paraId="795BFCD5" w14:textId="2E0E6162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orau, S., &amp; </w:t>
      </w:r>
      <w:r>
        <w:t>Fosso Wamba, S.</w:t>
      </w:r>
      <w:r w:rsidRPr="00DD5348">
        <w:t xml:space="preserve"> (2019). Social media, evolutionary psychology, and ISIS: A literature review and future research directions. </w:t>
      </w:r>
      <w:r w:rsidRPr="00DD5348">
        <w:rPr>
          <w:i/>
        </w:rPr>
        <w:t>New Knowledge in Information Systems and Technologies: Volume 1</w:t>
      </w:r>
      <w:r w:rsidRPr="00DD5348">
        <w:t xml:space="preserve">, 143-154. </w:t>
      </w:r>
    </w:p>
    <w:p w14:paraId="58FF5DCE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racarense, N., Bawack, R. E., Fosso Wamba, S., &amp; Carillo, K. D. A. (2022). Artificial intelligence and sustainability: A bibliometric analysis and future research directions. </w:t>
      </w:r>
      <w:r w:rsidRPr="00DD5348">
        <w:rPr>
          <w:i/>
        </w:rPr>
        <w:t>Pacific Asia Journal of the Association for Information Systems, 14</w:t>
      </w:r>
      <w:r w:rsidRPr="00DD5348">
        <w:t xml:space="preserve">(2), 9. </w:t>
      </w:r>
    </w:p>
    <w:p w14:paraId="57BE8D5D" w14:textId="2C621C81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Brinch, M., Gunasekaran, A., &amp; </w:t>
      </w:r>
      <w:r>
        <w:t>Fosso Wamba, S.</w:t>
      </w:r>
      <w:r w:rsidRPr="00DD5348">
        <w:t xml:space="preserve"> (2021). Firm-level capabilities towards big data value creation. </w:t>
      </w:r>
      <w:r w:rsidRPr="00DD5348">
        <w:rPr>
          <w:i/>
        </w:rPr>
        <w:t>Journal of Business Research, 131</w:t>
      </w:r>
      <w:r w:rsidRPr="00DD5348">
        <w:t xml:space="preserve">, 539-548. </w:t>
      </w:r>
    </w:p>
    <w:p w14:paraId="372C0580" w14:textId="75CE918E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Castro, L., &amp; Fosso Wamba, S. (2007). </w:t>
      </w:r>
      <w:r w:rsidRPr="00DD5348">
        <w:t xml:space="preserve">An inside look at RFID technology. </w:t>
      </w:r>
      <w:r w:rsidRPr="00DD5348">
        <w:rPr>
          <w:i/>
        </w:rPr>
        <w:t>Journal of Technology Management &amp; Innovation, 2</w:t>
      </w:r>
      <w:r w:rsidRPr="00DD5348">
        <w:t xml:space="preserve">(1), 128-141. </w:t>
      </w:r>
    </w:p>
    <w:p w14:paraId="3B0552B0" w14:textId="370EFFCC" w:rsidR="00612423" w:rsidRPr="00612423" w:rsidRDefault="00612423" w:rsidP="00612423">
      <w:pPr>
        <w:pStyle w:val="EndNoteBibliography"/>
        <w:spacing w:after="0"/>
        <w:ind w:left="720" w:hanging="720"/>
        <w:rPr>
          <w:lang w:val="fr-FR"/>
        </w:rPr>
      </w:pPr>
      <w:r w:rsidRPr="00DD5348">
        <w:t xml:space="preserve">Chatterjee, S., Chaudhuri, R., Mariani, M., &amp; </w:t>
      </w:r>
      <w:r>
        <w:t>Fosso Wamba, S.</w:t>
      </w:r>
      <w:r w:rsidRPr="00DD5348">
        <w:t xml:space="preserve"> (2023a). The consequences of innovation failure: An innovation capabilities and dynamic capabilities perspective. </w:t>
      </w:r>
      <w:r w:rsidRPr="00612423">
        <w:rPr>
          <w:i/>
          <w:lang w:val="fr-FR"/>
        </w:rPr>
        <w:t>Technovation, 128</w:t>
      </w:r>
      <w:r w:rsidRPr="00612423">
        <w:rPr>
          <w:lang w:val="fr-FR"/>
        </w:rPr>
        <w:t xml:space="preserve">, 102858. </w:t>
      </w:r>
    </w:p>
    <w:p w14:paraId="5641F850" w14:textId="774A4FD2" w:rsidR="00612423" w:rsidRPr="00DD5348" w:rsidRDefault="00612423" w:rsidP="00612423">
      <w:pPr>
        <w:pStyle w:val="EndNoteBibliography"/>
        <w:spacing w:after="0"/>
        <w:ind w:left="720" w:hanging="720"/>
      </w:pPr>
      <w:r w:rsidRPr="00612423">
        <w:rPr>
          <w:lang w:val="fr-FR"/>
        </w:rPr>
        <w:t xml:space="preserve">Chatterjee, S., Chaudhuri, R., Mariani, M., &amp; Fosso Wamba, S. (2023b). </w:t>
      </w:r>
      <w:r w:rsidRPr="00DD5348">
        <w:t xml:space="preserve">Examining the role of intellectual capital on knowledge sharing in digital platform-based MNEs and its impact on firm performance. </w:t>
      </w:r>
      <w:r w:rsidRPr="00DD5348">
        <w:rPr>
          <w:i/>
        </w:rPr>
        <w:t>Technological Forecasting and Social Change, 197</w:t>
      </w:r>
      <w:r w:rsidRPr="00DD5348">
        <w:t xml:space="preserve">, 122909. </w:t>
      </w:r>
    </w:p>
    <w:p w14:paraId="3BDFEEC1" w14:textId="099FFFA9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Chatterjee, S., Mariani, M., &amp; </w:t>
      </w:r>
      <w:r>
        <w:t>Fosso Wamba, S.</w:t>
      </w:r>
      <w:r w:rsidRPr="00DD5348">
        <w:t xml:space="preserve"> (2023). Prosumers’ intention to co-create business value and the moderating role of digital media usage. </w:t>
      </w:r>
      <w:r w:rsidRPr="00DD5348">
        <w:rPr>
          <w:i/>
        </w:rPr>
        <w:t>Journal of Business Research, 163</w:t>
      </w:r>
      <w:r w:rsidRPr="00DD5348">
        <w:t xml:space="preserve">, 113920. </w:t>
      </w:r>
    </w:p>
    <w:p w14:paraId="18D725DA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Chaudhuri, A., Bhatia, M. S., Kayikci, Y., Fernandes, K. J., &amp; Fosso-Wamba, S. (2021). Improving social sustainability and reducing supply chain risks through blockchain implementation: Role of outcome and behavioural mechanisms. </w:t>
      </w:r>
      <w:r w:rsidRPr="00DD5348">
        <w:rPr>
          <w:i/>
        </w:rPr>
        <w:t>Annals of Operations Research</w:t>
      </w:r>
      <w:r w:rsidRPr="00DD5348">
        <w:t xml:space="preserve">, 1-33. </w:t>
      </w:r>
    </w:p>
    <w:p w14:paraId="10D3D778" w14:textId="0CEF943D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Chaudhuri, R., Chatterjee, S., Mariani, M. M., &amp; </w:t>
      </w:r>
      <w:r>
        <w:t>Fosso Wamba, S.</w:t>
      </w:r>
      <w:r w:rsidRPr="00DD5348">
        <w:t xml:space="preserve"> (2024). Assessing the influence of emerging technologies on organizational data driven culture and innovation capabilities: A sustainability performance perspective. </w:t>
      </w:r>
      <w:r w:rsidRPr="00DD5348">
        <w:rPr>
          <w:i/>
        </w:rPr>
        <w:t>Technological Forecasting and Social Change, 200</w:t>
      </w:r>
      <w:r w:rsidRPr="00DD5348">
        <w:t xml:space="preserve">, 123165. </w:t>
      </w:r>
    </w:p>
    <w:p w14:paraId="06639B8E" w14:textId="0B892ABA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De Moya, J.-F., Pallud, J., &amp; Fosso Wamba, S. (2021). </w:t>
      </w:r>
      <w:r w:rsidRPr="00DD5348">
        <w:t xml:space="preserve">Impacts of risks over benefits in the adoption of self-tracking technologies. </w:t>
      </w:r>
      <w:r w:rsidRPr="00DD5348">
        <w:rPr>
          <w:i/>
        </w:rPr>
        <w:t>Journal of Global Information Management (JGIM), 29</w:t>
      </w:r>
      <w:r w:rsidRPr="00DD5348">
        <w:t xml:space="preserve">(6), 1-46. </w:t>
      </w:r>
    </w:p>
    <w:p w14:paraId="2702DA92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Djofack, S., Nkene Ndeme, R., &amp; Fosso Wamba, S. (2023). Assessing omnichannel strategies for global retailing industries in a developing country. </w:t>
      </w:r>
      <w:r w:rsidRPr="00DD5348">
        <w:rPr>
          <w:i/>
        </w:rPr>
        <w:t>Journal of Strategic Marketing, 31</w:t>
      </w:r>
      <w:r w:rsidRPr="00DD5348">
        <w:t xml:space="preserve">(3), 655-668. </w:t>
      </w:r>
    </w:p>
    <w:p w14:paraId="00A2C4E6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Dubey, R., Gunasekaran, A., Childe, S. J., Fosso Wamba, S., &amp; Papadopoulos, T. (2016). Enablers of Six Sigma: contextual framework and its empirical validation. </w:t>
      </w:r>
      <w:r w:rsidRPr="00DD5348">
        <w:rPr>
          <w:i/>
        </w:rPr>
        <w:t>Total Quality Management &amp; Business Excellence, 27</w:t>
      </w:r>
      <w:r w:rsidRPr="00DD5348">
        <w:t xml:space="preserve">(11-12), 1346-1372. </w:t>
      </w:r>
    </w:p>
    <w:p w14:paraId="7F684E18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Dubey, R., Gunasekaran, A., Childe, S. J., Fosso Wamba, S., Roubaud, D., &amp; Foropon, C. (2021). Empirical investigation of data analytics capability and organizational flexibility as complements to supply chain resilience. </w:t>
      </w:r>
      <w:r w:rsidRPr="00DD5348">
        <w:rPr>
          <w:i/>
        </w:rPr>
        <w:t>International Journal of Production Research, 59</w:t>
      </w:r>
      <w:r w:rsidRPr="00DD5348">
        <w:t xml:space="preserve">(1), 110-128. </w:t>
      </w:r>
    </w:p>
    <w:p w14:paraId="5F88E4CE" w14:textId="71F4430E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Dubey, R., Gunasekaran, A., Childe, S. J., Luo, Z., </w:t>
      </w:r>
      <w:r>
        <w:t>Fosso Wamba, S.</w:t>
      </w:r>
      <w:r w:rsidRPr="00DD5348">
        <w:t xml:space="preserve">, Roubaud, D., &amp; Foropon, C. (2018). Examining the role of big data and predictive analytics on collaborative performance in context to sustainable consumption and production behaviour. </w:t>
      </w:r>
      <w:r w:rsidRPr="00DD5348">
        <w:rPr>
          <w:i/>
        </w:rPr>
        <w:t>Journal of Cleaner Production, 196</w:t>
      </w:r>
      <w:r w:rsidRPr="00DD5348">
        <w:t xml:space="preserve">, 1508-1521. </w:t>
      </w:r>
    </w:p>
    <w:p w14:paraId="21BEA268" w14:textId="7564BCD6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Dubey, R., Gunasekaran, A., Childe, S. J., Papadopoulos, T., Luo, Z., </w:t>
      </w:r>
      <w:r>
        <w:t>Fosso Wamba, S.</w:t>
      </w:r>
      <w:r w:rsidRPr="00DD5348">
        <w:t xml:space="preserve">, &amp; Roubaud, D. (2019). Can big data and predictive analytics improve social and environmental sustainability? </w:t>
      </w:r>
      <w:r w:rsidRPr="00DD5348">
        <w:rPr>
          <w:i/>
        </w:rPr>
        <w:t>Technological Forecasting and Social Change, 144</w:t>
      </w:r>
      <w:r w:rsidRPr="00DD5348">
        <w:t xml:space="preserve">, 534-545. </w:t>
      </w:r>
    </w:p>
    <w:p w14:paraId="29693504" w14:textId="7B66EE4F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Dubey, R., Gunasekaran, A., Childe, S. J., Papadopoulos, T., &amp; Fosso Wamba, S. (2017). </w:t>
      </w:r>
      <w:r w:rsidRPr="00DD5348">
        <w:t xml:space="preserve">World class sustainable supply chain management: Critical review and further research directions. </w:t>
      </w:r>
      <w:r w:rsidRPr="00DD5348">
        <w:rPr>
          <w:i/>
        </w:rPr>
        <w:t>The International Journal of Logistics Management, 28</w:t>
      </w:r>
      <w:r w:rsidRPr="00DD5348">
        <w:t xml:space="preserve">(2), 332-362. </w:t>
      </w:r>
    </w:p>
    <w:p w14:paraId="4423AE00" w14:textId="14D3BF03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Dubey, R., Gunasekaran, A., Childe, S. J., Papadopoulos, T., </w:t>
      </w:r>
      <w:r>
        <w:t>Fosso Wamba, S.</w:t>
      </w:r>
      <w:r w:rsidRPr="00DD5348">
        <w:t xml:space="preserve">, &amp; Song, M. (2016). Towards a theory of sustainable consumption and production: Constructs and measurement. </w:t>
      </w:r>
      <w:r w:rsidRPr="00DD5348">
        <w:rPr>
          <w:i/>
        </w:rPr>
        <w:t>Resources, Conservation and Recycling, 106</w:t>
      </w:r>
      <w:r w:rsidRPr="00DD5348">
        <w:t xml:space="preserve">, 78-89. </w:t>
      </w:r>
    </w:p>
    <w:p w14:paraId="27D6FDC8" w14:textId="13DF59AF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Dubey, R., Gunasekaran, A., Childe, S. J., Roubaud, D., </w:t>
      </w:r>
      <w:r>
        <w:t>Fosso Wamba, S.</w:t>
      </w:r>
      <w:r w:rsidRPr="00DD5348">
        <w:t xml:space="preserve">, Giannakis, M., &amp; Foropon, C. (2019). Big data analytics and organizational culture as complements to swift trust and collaborative performance in the humanitarian supply chain. </w:t>
      </w:r>
      <w:r w:rsidRPr="00DD5348">
        <w:rPr>
          <w:i/>
        </w:rPr>
        <w:t>International Journal of Production Economics, 210</w:t>
      </w:r>
      <w:r w:rsidRPr="00DD5348">
        <w:t xml:space="preserve">, 120-136. </w:t>
      </w:r>
    </w:p>
    <w:p w14:paraId="7DD2BBF1" w14:textId="2758888A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Dubey, R., Gunasekaran, A., Childe, S. J., </w:t>
      </w:r>
      <w:r>
        <w:t>Fosso Wamba, S.</w:t>
      </w:r>
      <w:r w:rsidRPr="00DD5348">
        <w:t xml:space="preserve">, &amp; Papadopoulos, T. (2016). The impact of big data on world-class sustainable manufacturing. </w:t>
      </w:r>
      <w:r w:rsidRPr="00DD5348">
        <w:rPr>
          <w:i/>
        </w:rPr>
        <w:t>The International Journal of Advanced Manufacturing Technology, 84</w:t>
      </w:r>
      <w:r w:rsidRPr="00DD5348">
        <w:t xml:space="preserve">, 631-645. </w:t>
      </w:r>
    </w:p>
    <w:p w14:paraId="18810809" w14:textId="28637FFE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Dubey, R., Gunasekaran, A., Papadopoulos, T., Childe, S. J., Shibin, K., &amp; </w:t>
      </w:r>
      <w:r>
        <w:t>Fosso Wamba, S.</w:t>
      </w:r>
      <w:r w:rsidRPr="00DD5348">
        <w:t xml:space="preserve"> (2017). Sustainable supply chain management: framework and further research directions. </w:t>
      </w:r>
      <w:r w:rsidRPr="00DD5348">
        <w:rPr>
          <w:i/>
        </w:rPr>
        <w:t>Journal of Cleaner Production, 142</w:t>
      </w:r>
      <w:r w:rsidRPr="00DD5348">
        <w:t xml:space="preserve">, 1119-1130. </w:t>
      </w:r>
    </w:p>
    <w:p w14:paraId="291E01EF" w14:textId="773F226E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Dubey, R., Gunasekaran, A., </w:t>
      </w:r>
      <w:r>
        <w:t>Fosso Wamba, S.</w:t>
      </w:r>
      <w:r w:rsidRPr="00DD5348">
        <w:t xml:space="preserve">, &amp; Bag, S. (2015). Building theory of green supply chain management using total interpretive structural modeling (TISM). </w:t>
      </w:r>
      <w:r w:rsidRPr="00DD5348">
        <w:rPr>
          <w:i/>
        </w:rPr>
        <w:t>IFAC-PapersOnLine, 48</w:t>
      </w:r>
      <w:r w:rsidRPr="00DD5348">
        <w:t xml:space="preserve">(3), 1688-1694. </w:t>
      </w:r>
    </w:p>
    <w:p w14:paraId="61F48698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Dwivedi, Y. K., Hughes, L., Baabdullah, A. M., Ribeiro-Navarrete, S., Giannakis, M., Al-Debei, M. M., . . . Cheung, C. M. (2022). Metaverse beyond the hype: Multidisciplinary perspectives on emerging challenges, opportunities, and agenda for research, practice and policy. </w:t>
      </w:r>
      <w:r w:rsidRPr="00DD5348">
        <w:rPr>
          <w:i/>
        </w:rPr>
        <w:t>International Journal of Information Management, 66</w:t>
      </w:r>
      <w:r w:rsidRPr="00DD5348">
        <w:t xml:space="preserve">, 102542. </w:t>
      </w:r>
    </w:p>
    <w:p w14:paraId="2443658C" w14:textId="59E30B6B" w:rsidR="00612423" w:rsidRPr="00612423" w:rsidRDefault="00612423" w:rsidP="00612423">
      <w:pPr>
        <w:pStyle w:val="EndNoteBibliography"/>
        <w:spacing w:after="0"/>
        <w:ind w:left="720" w:hanging="720"/>
        <w:rPr>
          <w:lang w:val="fr-FR"/>
        </w:rPr>
      </w:pPr>
      <w:r w:rsidRPr="00DD5348">
        <w:t xml:space="preserve">Fosso Wamba, . S. (2017). Big data analytics and business process innovation. </w:t>
      </w:r>
      <w:r w:rsidRPr="00612423">
        <w:rPr>
          <w:i/>
          <w:lang w:val="fr-FR"/>
        </w:rPr>
        <w:t>Business Process Management Journal, 23</w:t>
      </w:r>
      <w:r w:rsidRPr="00612423">
        <w:rPr>
          <w:lang w:val="fr-FR"/>
        </w:rPr>
        <w:t xml:space="preserve">(3), 470-476. </w:t>
      </w:r>
    </w:p>
    <w:p w14:paraId="489B7896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612423">
        <w:rPr>
          <w:lang w:val="fr-FR"/>
        </w:rPr>
        <w:t xml:space="preserve">Fosso Wamba, S. (2009). </w:t>
      </w:r>
      <w:r w:rsidRPr="00612423">
        <w:rPr>
          <w:i/>
          <w:lang w:val="fr-FR"/>
        </w:rPr>
        <w:t>Les impacts de la technologie RFID et du réseau EPC sur la gestion de la chaîne d'approvisionnement: le cas de l'industrie du commerce de détail.</w:t>
      </w:r>
      <w:r w:rsidRPr="00612423">
        <w:rPr>
          <w:lang w:val="fr-FR"/>
        </w:rPr>
        <w:t xml:space="preserve"> </w:t>
      </w:r>
      <w:r w:rsidRPr="00DD5348">
        <w:t xml:space="preserve">École Polytechnique de Montréal, </w:t>
      </w:r>
    </w:p>
    <w:p w14:paraId="07104A8E" w14:textId="7639F32A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 (2012). Achieving supply chain integration using RFID technology: the case of emerging intelligent B‐to‐B e‐commerce processes in a living laboratory. </w:t>
      </w:r>
      <w:r w:rsidRPr="00DD5348">
        <w:rPr>
          <w:i/>
        </w:rPr>
        <w:t>Business Process Management Journal, 18</w:t>
      </w:r>
      <w:r w:rsidRPr="00DD5348">
        <w:t xml:space="preserve">(1), 58-81. </w:t>
      </w:r>
    </w:p>
    <w:p w14:paraId="20487318" w14:textId="6F1EB344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 (2012). RFID-enabled healthcare applications, issues and benefits: An archival analysis (1997–2011). </w:t>
      </w:r>
      <w:r w:rsidRPr="00DD5348">
        <w:rPr>
          <w:i/>
        </w:rPr>
        <w:t>Journal of medical systems, 36</w:t>
      </w:r>
      <w:r w:rsidRPr="00DD5348">
        <w:t xml:space="preserve">, 3393-3398. </w:t>
      </w:r>
    </w:p>
    <w:p w14:paraId="56211DE2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 (2020). Humanitarian supply chain: A bibliometric analysis and future research directions. </w:t>
      </w:r>
      <w:r w:rsidRPr="00DD5348">
        <w:rPr>
          <w:i/>
        </w:rPr>
        <w:t>Annals of Operations Research</w:t>
      </w:r>
      <w:r w:rsidRPr="00DD5348">
        <w:t xml:space="preserve">, 1-27. </w:t>
      </w:r>
    </w:p>
    <w:p w14:paraId="73EC3E9C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Fosso Wamba, S., &amp; Akter, S. (2019). </w:t>
      </w:r>
      <w:r w:rsidRPr="00DD5348">
        <w:t xml:space="preserve">Understanding supply chain analytics capabilities and agility for data-rich environments. </w:t>
      </w:r>
      <w:r w:rsidRPr="00DD5348">
        <w:rPr>
          <w:i/>
        </w:rPr>
        <w:t>International Journal of Operations &amp; Production Management, 39</w:t>
      </w:r>
      <w:r w:rsidRPr="00DD5348">
        <w:t xml:space="preserve">(6/7/8), 887-912. </w:t>
      </w:r>
    </w:p>
    <w:p w14:paraId="0B418FA5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, Akter, S., Coltman, T., &amp; WT Ngai, E. (2015). Guest editorial: information technology-enabled supply chain management. </w:t>
      </w:r>
      <w:r w:rsidRPr="00DD5348">
        <w:rPr>
          <w:i/>
        </w:rPr>
        <w:t>Production Planning &amp; Control, 26</w:t>
      </w:r>
      <w:r w:rsidRPr="00DD5348">
        <w:t xml:space="preserve">(12), 933-944. </w:t>
      </w:r>
    </w:p>
    <w:p w14:paraId="6D30746C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, Akter, S., &amp; De Bourmont, M. (2019). Quality dominant logic in big data analytics and firm performance. </w:t>
      </w:r>
      <w:r w:rsidRPr="00DD5348">
        <w:rPr>
          <w:i/>
        </w:rPr>
        <w:t>Business Process Management Journal, 25</w:t>
      </w:r>
      <w:r w:rsidRPr="00DD5348">
        <w:t xml:space="preserve">(3), 512-532. </w:t>
      </w:r>
    </w:p>
    <w:p w14:paraId="76EF3803" w14:textId="77777777" w:rsidR="00612423" w:rsidRPr="00612423" w:rsidRDefault="00612423" w:rsidP="00612423">
      <w:pPr>
        <w:pStyle w:val="EndNoteBibliography"/>
        <w:spacing w:after="0"/>
        <w:ind w:left="720" w:hanging="720"/>
        <w:rPr>
          <w:lang w:val="fr-FR"/>
        </w:rPr>
      </w:pPr>
      <w:r w:rsidRPr="00DD5348">
        <w:t xml:space="preserve">Fosso Wamba, S., Akter, S., &amp; Guthrie, C. (2020). Making big data analytics perform: the mediating effect of big data analytics dependent organizational agility. </w:t>
      </w:r>
      <w:r w:rsidRPr="00612423">
        <w:rPr>
          <w:i/>
          <w:lang w:val="fr-FR"/>
        </w:rPr>
        <w:t>Systèmes d’information et management, 25</w:t>
      </w:r>
      <w:r w:rsidRPr="00612423">
        <w:rPr>
          <w:lang w:val="fr-FR"/>
        </w:rPr>
        <w:t xml:space="preserve">(2), 7-31. </w:t>
      </w:r>
    </w:p>
    <w:p w14:paraId="303E3BC7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5D6226">
        <w:rPr>
          <w:lang w:val="fr-FR"/>
        </w:rPr>
        <w:t xml:space="preserve">Fosso Wamba, S., Akter, S., Trinchera, L., &amp; De Bourmont, M. (2019). </w:t>
      </w:r>
      <w:r w:rsidRPr="00DD5348">
        <w:t xml:space="preserve">Turning information quality into firm performance in the big data economy. </w:t>
      </w:r>
      <w:r w:rsidRPr="00DD5348">
        <w:rPr>
          <w:i/>
        </w:rPr>
        <w:t>Management Decision, 57</w:t>
      </w:r>
      <w:r w:rsidRPr="00DD5348">
        <w:t xml:space="preserve">(8), 1756-1783. </w:t>
      </w:r>
    </w:p>
    <w:p w14:paraId="680BF381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, Barjis, J., &amp; Takeoka Chatfield, A. (2010). Business impacts of RFID applications. </w:t>
      </w:r>
      <w:r w:rsidRPr="00DD5348">
        <w:rPr>
          <w:i/>
        </w:rPr>
        <w:t>Business Process Management Journal, 16</w:t>
      </w:r>
      <w:r w:rsidRPr="00DD5348">
        <w:t xml:space="preserve">(6). </w:t>
      </w:r>
    </w:p>
    <w:p w14:paraId="2C38A0F0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, &amp; Chatfield, A. T. (2009). A Contingency Model for Creating Value from RFID Supply Chain Network Projects in Logistics and Manufacturing Environments. </w:t>
      </w:r>
      <w:r w:rsidRPr="00DD5348">
        <w:rPr>
          <w:i/>
        </w:rPr>
        <w:t>European Journal of Information Systems, 18</w:t>
      </w:r>
      <w:r w:rsidRPr="00DD5348">
        <w:t xml:space="preserve">(6), 615-636. </w:t>
      </w:r>
    </w:p>
    <w:p w14:paraId="1382CF16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, Dubey, R., Bryde, D. J., Foropon, C., &amp; Gupta, M. (2022). Guest editorial: Bridging the research-practice gaps in supply chain management: lessons from COVID-19. </w:t>
      </w:r>
      <w:r w:rsidRPr="00DD5348">
        <w:rPr>
          <w:i/>
        </w:rPr>
        <w:t>The International Journal of Logistics Management, 33</w:t>
      </w:r>
      <w:r w:rsidRPr="00DD5348">
        <w:t xml:space="preserve">(4), 1149-1156. </w:t>
      </w:r>
    </w:p>
    <w:p w14:paraId="2AC47CE3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, Edwards, A., &amp; Akter, S. (2019). Social media adoption and use for improved emergency services operations: The case of the NSW SES. </w:t>
      </w:r>
      <w:r w:rsidRPr="00DD5348">
        <w:rPr>
          <w:i/>
        </w:rPr>
        <w:t>Annals of Operations Research, 283</w:t>
      </w:r>
      <w:r w:rsidRPr="00DD5348">
        <w:t xml:space="preserve">, 225-245. </w:t>
      </w:r>
    </w:p>
    <w:p w14:paraId="785D3BF5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, Gunasekaran, A., Bhattacharya, M., &amp; Dubey, R. (2016). Determinants of RFID adoption intention by SMEs: an empirical investigation. </w:t>
      </w:r>
      <w:r w:rsidRPr="00DD5348">
        <w:rPr>
          <w:i/>
        </w:rPr>
        <w:t>Production Planning &amp; Control, 27</w:t>
      </w:r>
      <w:r w:rsidRPr="00DD5348">
        <w:t xml:space="preserve">(12), 979-990. </w:t>
      </w:r>
    </w:p>
    <w:p w14:paraId="2BD21DD1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Fosso Wamba, S., Gunasekaran, A., Dubey, R., &amp; Ngai, E. W. (2018). </w:t>
      </w:r>
      <w:r w:rsidRPr="00DD5348">
        <w:t xml:space="preserve">Big data analytics in operations and supply chain management. </w:t>
      </w:r>
      <w:r w:rsidRPr="00DD5348">
        <w:rPr>
          <w:i/>
        </w:rPr>
        <w:t>Annals of Operations Research, 270</w:t>
      </w:r>
      <w:r w:rsidRPr="00DD5348">
        <w:t xml:space="preserve">, 1-4. </w:t>
      </w:r>
    </w:p>
    <w:p w14:paraId="36CE9F7C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612423">
        <w:rPr>
          <w:lang w:val="pt-BR"/>
        </w:rPr>
        <w:t xml:space="preserve">Fosso Wamba, S., Gunasekaran, A., Papadopoulos, T., &amp; Ngai, E. (2018). </w:t>
      </w:r>
      <w:r w:rsidRPr="00DD5348">
        <w:t xml:space="preserve">Big data analytics in logistics and supply chain management. </w:t>
      </w:r>
      <w:r w:rsidRPr="00DD5348">
        <w:rPr>
          <w:i/>
        </w:rPr>
        <w:t>The International Journal of Logistics Management, 29</w:t>
      </w:r>
      <w:r w:rsidRPr="00DD5348">
        <w:t xml:space="preserve">(2), 478-484. </w:t>
      </w:r>
    </w:p>
    <w:p w14:paraId="2FC9399B" w14:textId="77777777" w:rsidR="00612423" w:rsidRPr="00612423" w:rsidRDefault="00612423" w:rsidP="00612423">
      <w:pPr>
        <w:pStyle w:val="EndNoteBibliography"/>
        <w:spacing w:after="0"/>
        <w:ind w:left="720" w:hanging="720"/>
        <w:rPr>
          <w:lang w:val="fr-FR"/>
        </w:rPr>
      </w:pPr>
      <w:r w:rsidRPr="00612423">
        <w:rPr>
          <w:lang w:val="pt-BR"/>
        </w:rPr>
        <w:t xml:space="preserve">Fosso Wamba, S., &amp; Guthrie, C. (2020). </w:t>
      </w:r>
      <w:r w:rsidRPr="00DD5348">
        <w:t xml:space="preserve">The impact of blockchain adoption on competitive performance: the mediating role of process and relational innovation. </w:t>
      </w:r>
      <w:r w:rsidRPr="00612423">
        <w:rPr>
          <w:i/>
          <w:lang w:val="fr-FR"/>
        </w:rPr>
        <w:t>Logistique &amp; Management, 28</w:t>
      </w:r>
      <w:r w:rsidRPr="00612423">
        <w:rPr>
          <w:lang w:val="fr-FR"/>
        </w:rPr>
        <w:t xml:space="preserve">(1), 88-96. </w:t>
      </w:r>
    </w:p>
    <w:p w14:paraId="55B3B5D1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612423">
        <w:rPr>
          <w:lang w:val="fr-FR"/>
        </w:rPr>
        <w:t xml:space="preserve">Fosso Wamba, S., Guthrie, C., Queiroz, M. M., &amp; Minner, S. (2023). </w:t>
      </w:r>
      <w:r w:rsidRPr="00DD5348">
        <w:t xml:space="preserve">ChatGPT and generative artificial intelligence: an exploratory study of key benefits and challenges in operations and supply chain management. </w:t>
      </w:r>
      <w:r w:rsidRPr="00DD5348">
        <w:rPr>
          <w:i/>
        </w:rPr>
        <w:t>International Journal of Production Research</w:t>
      </w:r>
      <w:r w:rsidRPr="00DD5348">
        <w:t xml:space="preserve">, 1-21. </w:t>
      </w:r>
    </w:p>
    <w:p w14:paraId="09E1D1EC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, Kala Kamdjoug, J. R., Epie Bawack, R., &amp; Keogh, J. G. (2020). Bitcoin, Blockchain and Fintech: a systematic review and case studies in the supply chain. </w:t>
      </w:r>
      <w:r w:rsidRPr="00DD5348">
        <w:rPr>
          <w:i/>
        </w:rPr>
        <w:t>Production Planning &amp; Control, 31</w:t>
      </w:r>
      <w:r w:rsidRPr="00DD5348">
        <w:t xml:space="preserve">(2-3), 115-142. </w:t>
      </w:r>
    </w:p>
    <w:p w14:paraId="5BA4E51B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Fosso Wamba, S., &amp; Mishra, D. (2017). </w:t>
      </w:r>
      <w:r w:rsidRPr="00DD5348">
        <w:t xml:space="preserve">Big data integration with business processes: a literature review. </w:t>
      </w:r>
      <w:r w:rsidRPr="00DD5348">
        <w:rPr>
          <w:i/>
        </w:rPr>
        <w:t>Business Process Management Journal, 23</w:t>
      </w:r>
      <w:r w:rsidRPr="00DD5348">
        <w:t xml:space="preserve">(3), 477-492. </w:t>
      </w:r>
    </w:p>
    <w:p w14:paraId="5FF6215C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, &amp; Ngai, E. W. (2015). Importance of issues related to RFID-enabled healthcare transformation projects: results from a Delphi study. </w:t>
      </w:r>
      <w:r w:rsidRPr="00DD5348">
        <w:rPr>
          <w:i/>
        </w:rPr>
        <w:t>Production Planning &amp; Control, 26</w:t>
      </w:r>
      <w:r w:rsidRPr="00DD5348">
        <w:t xml:space="preserve">(1), 19-33. </w:t>
      </w:r>
    </w:p>
    <w:p w14:paraId="422029D7" w14:textId="5AC6C7F9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Fosso Wamba, S., &amp; Queiroz, M. M. (2022). </w:t>
      </w:r>
      <w:r w:rsidRPr="00DD5348">
        <w:t xml:space="preserve">Artificial Intelligence and Big Data Analytics in Cameroon: challenges, benefits, and potential applications. In </w:t>
      </w:r>
      <w:r w:rsidRPr="00DD5348">
        <w:rPr>
          <w:i/>
        </w:rPr>
        <w:t>The Oxford Handbook of the Economy of Cameroon</w:t>
      </w:r>
      <w:r w:rsidRPr="00DD5348">
        <w:t xml:space="preserve"> (pp. 713-730): Oxford University Press.</w:t>
      </w:r>
    </w:p>
    <w:p w14:paraId="6A7D706A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612423">
        <w:rPr>
          <w:lang w:val="pt-BR"/>
        </w:rPr>
        <w:t xml:space="preserve">Fosso Wamba, S., &amp; Queiroz, M. M. (2023). </w:t>
      </w:r>
      <w:r w:rsidRPr="00DD5348">
        <w:t xml:space="preserve">Responsible artificial intelligence as a secret ingredient for digital health: Bibliometric analysis, insights, and research directions. </w:t>
      </w:r>
      <w:r w:rsidRPr="00DD5348">
        <w:rPr>
          <w:i/>
        </w:rPr>
        <w:t>Information Systems Frontiers, 25</w:t>
      </w:r>
      <w:r w:rsidRPr="00DD5348">
        <w:t xml:space="preserve">(6), 2123-2138. </w:t>
      </w:r>
    </w:p>
    <w:p w14:paraId="694E82D3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, Queiroz, M. M., &amp; Braganza, A. (2022). Preface: artificial intelligence in operations management. </w:t>
      </w:r>
      <w:r w:rsidRPr="00DD5348">
        <w:rPr>
          <w:i/>
        </w:rPr>
        <w:t>Annals of Operations Research</w:t>
      </w:r>
      <w:r w:rsidRPr="00DD5348">
        <w:t xml:space="preserve">, 1-6. </w:t>
      </w:r>
    </w:p>
    <w:p w14:paraId="38506AF4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612423">
        <w:rPr>
          <w:lang w:val="pt-BR"/>
        </w:rPr>
        <w:t xml:space="preserve">Fosso Wamba, S., Queiroz, M. M., Pappas, I. O., &amp; Sullivan, Y. (2024). </w:t>
      </w:r>
      <w:r w:rsidRPr="00DD5348">
        <w:t xml:space="preserve">Artificial Intelligence Capability and Firm Performance: A Sustainable Development Perspective by the Mediating Role of Data-Driven Culture. </w:t>
      </w:r>
      <w:r w:rsidRPr="00DD5348">
        <w:rPr>
          <w:i/>
        </w:rPr>
        <w:t>Information Systems Frontiers</w:t>
      </w:r>
      <w:r w:rsidRPr="00DD5348">
        <w:t xml:space="preserve">, 1-15. </w:t>
      </w:r>
    </w:p>
    <w:p w14:paraId="0023DE2C" w14:textId="77777777" w:rsidR="00612423" w:rsidRPr="00612423" w:rsidRDefault="00612423" w:rsidP="00612423">
      <w:pPr>
        <w:pStyle w:val="EndNoteBibliography"/>
        <w:spacing w:after="0"/>
        <w:ind w:left="720" w:hanging="720"/>
        <w:rPr>
          <w:lang w:val="pt-BR"/>
        </w:rPr>
      </w:pPr>
      <w:r w:rsidRPr="00DD5348">
        <w:t xml:space="preserve">Fosso Wamba, S., Queiroz, M. M., Tan, K. H., &amp; Huo, B. (2023). Guest editorial: Digital transformation strategy and impacts during emergency situations. </w:t>
      </w:r>
      <w:r w:rsidRPr="00612423">
        <w:rPr>
          <w:i/>
          <w:lang w:val="pt-BR"/>
        </w:rPr>
        <w:t>Industrial Management &amp; Data Systems, 123</w:t>
      </w:r>
      <w:r w:rsidRPr="00612423">
        <w:rPr>
          <w:lang w:val="pt-BR"/>
        </w:rPr>
        <w:t xml:space="preserve">(1), 1-9. </w:t>
      </w:r>
    </w:p>
    <w:p w14:paraId="7B0EF50E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612423">
        <w:rPr>
          <w:lang w:val="pt-BR"/>
        </w:rPr>
        <w:t xml:space="preserve">Fosso Wamba, S., Queiroz, M. M., Wu, L., &amp; Sivarajah, U. (2020). </w:t>
      </w:r>
      <w:r w:rsidRPr="00DD5348">
        <w:t xml:space="preserve">Big data analytics-enabled sensing capability and organizational outcomes: assessing the mediating effects of business analytics culture. </w:t>
      </w:r>
      <w:r w:rsidRPr="00DD5348">
        <w:rPr>
          <w:i/>
        </w:rPr>
        <w:t>Annals of Operations Research</w:t>
      </w:r>
      <w:r w:rsidRPr="00DD5348">
        <w:t xml:space="preserve">, 1-20. </w:t>
      </w:r>
    </w:p>
    <w:p w14:paraId="1F1229AA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Fosso Wamba, S., &amp; Takeoka Chatfield, A. (2011). The impact of RFID technology on warehouse process innovation: A pilot project in the TPL industry. </w:t>
      </w:r>
      <w:r w:rsidRPr="00DD5348">
        <w:rPr>
          <w:i/>
        </w:rPr>
        <w:t>Information Systems Frontiers, 13</w:t>
      </w:r>
      <w:r w:rsidRPr="00DD5348">
        <w:t xml:space="preserve">, 693-706. </w:t>
      </w:r>
    </w:p>
    <w:p w14:paraId="67525359" w14:textId="2522EC7A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Goodarzian, F., </w:t>
      </w:r>
      <w:r>
        <w:t>Fosso Wamba, S.</w:t>
      </w:r>
      <w:r w:rsidRPr="00DD5348">
        <w:t xml:space="preserve">, Mathiyazhagan, K., &amp; Taghipour, A. (2021). A new bi-objective green medicine supply chain network design under fuzzy environment: Hybrid metaheuristic algorithms. </w:t>
      </w:r>
      <w:r w:rsidRPr="00DD5348">
        <w:rPr>
          <w:i/>
        </w:rPr>
        <w:t>Computers &amp; Industrial Engineering, 160</w:t>
      </w:r>
      <w:r w:rsidRPr="00DD5348">
        <w:t xml:space="preserve">, 107535. </w:t>
      </w:r>
    </w:p>
    <w:p w14:paraId="692D0693" w14:textId="40BFDD8D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Gunasekaran, A., Papadopoulos, T., Dubey, R., Fosso Wamba, S., Childe, S. J., Hazen, B., &amp; Akter, S. (2017). </w:t>
      </w:r>
      <w:r w:rsidRPr="00DD5348">
        <w:t xml:space="preserve">Big data and predictive analytics for supply chain and organizational performance. </w:t>
      </w:r>
      <w:r w:rsidRPr="00DD5348">
        <w:rPr>
          <w:i/>
        </w:rPr>
        <w:t>Journal of Business Research, 70</w:t>
      </w:r>
      <w:r w:rsidRPr="00DD5348">
        <w:t xml:space="preserve">, 308-317. </w:t>
      </w:r>
    </w:p>
    <w:p w14:paraId="7F6215AF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Gunasekaran, A., Subramanian, N., Tiwari, M., Mishra, D., Childe, S., Papadopoulos, T., . . . Wamba, S. (2016). Vision, applications and future challenges of internet of things. </w:t>
      </w:r>
      <w:r w:rsidRPr="00DD5348">
        <w:rPr>
          <w:i/>
        </w:rPr>
        <w:t>Industrial Management &amp; Data Systems, 116</w:t>
      </w:r>
      <w:r w:rsidRPr="00DD5348">
        <w:t xml:space="preserve">(7), 1331-1355. </w:t>
      </w:r>
    </w:p>
    <w:p w14:paraId="244FEBEC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Guthrie, C., Fosso-Wamba, S., &amp; Arnaud, J. B. (2021). Online consumer resilience during a pandemic: An exploratory study of e-commerce behavior before, during and after a COVID-19 lockdown. </w:t>
      </w:r>
      <w:r w:rsidRPr="00DD5348">
        <w:rPr>
          <w:i/>
        </w:rPr>
        <w:t>Journal of Retailing and Consumer Services, 61</w:t>
      </w:r>
      <w:r w:rsidRPr="00DD5348">
        <w:t xml:space="preserve">, 102570. </w:t>
      </w:r>
    </w:p>
    <w:p w14:paraId="4C2D1C85" w14:textId="06BE95F8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Hamilton, D., Michael, K., &amp; </w:t>
      </w:r>
      <w:r>
        <w:t>Fosso Wamba, S.</w:t>
      </w:r>
      <w:r w:rsidRPr="00DD5348">
        <w:t xml:space="preserve"> (2010a). Overcoming visibility issues in a small-to-medium retailer using automatic identification and data capture technology: an evolutionary approach. </w:t>
      </w:r>
      <w:r w:rsidRPr="00DD5348">
        <w:rPr>
          <w:i/>
        </w:rPr>
        <w:t>International Journal of E-Business Research (IJEBR), 6</w:t>
      </w:r>
      <w:r w:rsidRPr="00DD5348">
        <w:t xml:space="preserve">(2), 21-44. </w:t>
      </w:r>
    </w:p>
    <w:p w14:paraId="3522664E" w14:textId="1ED62D61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Hossain, M. A., Akter, S., Yanamandram, V., &amp; Fosso Wamba, S. (2023). </w:t>
      </w:r>
      <w:r w:rsidRPr="00DD5348">
        <w:t xml:space="preserve">Data-driven market effectiveness: The role of a sustained customer analytics capability in business operations. </w:t>
      </w:r>
      <w:r w:rsidRPr="00DD5348">
        <w:rPr>
          <w:i/>
        </w:rPr>
        <w:t>Technological Forecasting and Social Change, 194</w:t>
      </w:r>
      <w:r w:rsidRPr="00DD5348">
        <w:t xml:space="preserve">, 122745. </w:t>
      </w:r>
    </w:p>
    <w:p w14:paraId="4D4B7938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Jain, G., Wamba Samuel, F., Shrivastava, A., &amp; Sharma, R. (2023). Public sentiments toward the COVID-19 pandemic: Insights from the academic literature review and Twitter analytics. </w:t>
      </w:r>
      <w:r w:rsidRPr="00DD5348">
        <w:rPr>
          <w:i/>
        </w:rPr>
        <w:t>International Journal of Stress Management</w:t>
      </w:r>
      <w:r w:rsidRPr="00DD5348">
        <w:t xml:space="preserve">. </w:t>
      </w:r>
    </w:p>
    <w:p w14:paraId="63763DBF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Ji-fan Ren, S., Fosso Wamba, S., Akter, S., Dubey, R., &amp; Childe, S. J. (2017). Modelling quality dynamics, business value and firm performance in a big data analytics environment. </w:t>
      </w:r>
      <w:r w:rsidRPr="00DD5348">
        <w:rPr>
          <w:i/>
        </w:rPr>
        <w:t>International Journal of Production Research, 55</w:t>
      </w:r>
      <w:r w:rsidRPr="00DD5348">
        <w:t xml:space="preserve">(17), 5011-5026. </w:t>
      </w:r>
    </w:p>
    <w:p w14:paraId="4A2BB183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Johnson, M., Albizri, A., Harfouche, A., &amp; Fosso-Wamba, S. (2022). Integrating human knowledge into artificial intelligence for complex and ill-structured problems: Informed artificial intelligence. </w:t>
      </w:r>
      <w:r w:rsidRPr="00DD5348">
        <w:rPr>
          <w:i/>
        </w:rPr>
        <w:t>International Journal of Information Management, 64</w:t>
      </w:r>
      <w:r w:rsidRPr="00DD5348">
        <w:t xml:space="preserve">, 102479. </w:t>
      </w:r>
    </w:p>
    <w:p w14:paraId="0945C25D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Kala Kamdjoug, J. R., Nguegang Tewamba, H. J., &amp; Fosso Wamba, S. (2019). IT capabilities, firm performance and the mediating role of ISRM: A case study from a developing country. </w:t>
      </w:r>
      <w:r w:rsidRPr="00DD5348">
        <w:rPr>
          <w:i/>
        </w:rPr>
        <w:t>Business Process Management Journal, 25</w:t>
      </w:r>
      <w:r w:rsidRPr="00DD5348">
        <w:t xml:space="preserve">(3), 476-494. </w:t>
      </w:r>
    </w:p>
    <w:p w14:paraId="543E201B" w14:textId="17B104CA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Kamdjoug, J. R. K., Ntede, C. A. M., </w:t>
      </w:r>
      <w:r>
        <w:t>Fosso Wamba, S.</w:t>
      </w:r>
      <w:r w:rsidRPr="00DD5348">
        <w:t xml:space="preserve">, Dongmo, C. E., &amp; Fobang, A. N. (2017). Comparative Study of the Influence of Requirements Analysis and User Participation on the Success of Two Software: An Empirical Study. </w:t>
      </w:r>
      <w:r w:rsidRPr="00DD5348">
        <w:rPr>
          <w:i/>
        </w:rPr>
        <w:t>International Journal of Technology Diffusion (IJTD), 8</w:t>
      </w:r>
      <w:r w:rsidRPr="00DD5348">
        <w:t xml:space="preserve">(3), 41-56. </w:t>
      </w:r>
    </w:p>
    <w:p w14:paraId="6E62A018" w14:textId="1F50B3B1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Kamdjoug, J. R. K., Tchana, P. B. T., </w:t>
      </w:r>
      <w:r>
        <w:t>Fosso Wamba, S.</w:t>
      </w:r>
      <w:r w:rsidRPr="00DD5348">
        <w:t xml:space="preserve">, &amp; Teutio, A. O. N. (2023). Task-Technology Fit and ICT Use in Remote Work Practice During the COVID-19 Pandemic. </w:t>
      </w:r>
      <w:r w:rsidRPr="00DD5348">
        <w:rPr>
          <w:i/>
        </w:rPr>
        <w:t>Journal of Global Information Management (JGIM), 31</w:t>
      </w:r>
      <w:r w:rsidRPr="00DD5348">
        <w:t xml:space="preserve">(1), 1-24. </w:t>
      </w:r>
    </w:p>
    <w:p w14:paraId="58A4B553" w14:textId="0668F5AC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Kamdjoug, J. R. K., Wamba-Taguimdje, S.-L., </w:t>
      </w:r>
      <w:r>
        <w:t>Fosso Wamba, S.</w:t>
      </w:r>
      <w:r w:rsidRPr="00DD5348">
        <w:t xml:space="preserve">, &amp; Kake, I. B. e. (2021). Determining factors and impacts of the intention to adopt mobile banking app in Cameroon: Case of SARA by afriland First Bank. </w:t>
      </w:r>
      <w:r w:rsidRPr="00DD5348">
        <w:rPr>
          <w:i/>
        </w:rPr>
        <w:t>Journal of Retailing and Consumer Services, 61</w:t>
      </w:r>
      <w:r w:rsidRPr="00DD5348">
        <w:t xml:space="preserve">, 102509. </w:t>
      </w:r>
    </w:p>
    <w:p w14:paraId="7292FF49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Kamsu-Foguem, B., Clermont, P., Tchuente, D., Tiako, P., &amp; Fosso Wamba, S. (2023). </w:t>
      </w:r>
      <w:r w:rsidRPr="00DD5348">
        <w:t xml:space="preserve">Service Provider Risk Mitigation in Aeronautics Supply Chains. </w:t>
      </w:r>
      <w:r w:rsidRPr="00DD5348">
        <w:rPr>
          <w:i/>
        </w:rPr>
        <w:t>Global Journal of Flexible Systems Management, 24</w:t>
      </w:r>
      <w:r w:rsidRPr="00DD5348">
        <w:t xml:space="preserve">(4), 615-631. </w:t>
      </w:r>
    </w:p>
    <w:p w14:paraId="0C58985F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Karimi, B., Azadi, M., Farzipoor Saen, R., &amp; Fosso Wamba, S. (2022). Theory of binary-valued data envelopment analysis: an application in assessing the sustainability of suppliers. </w:t>
      </w:r>
      <w:r w:rsidRPr="00DD5348">
        <w:rPr>
          <w:i/>
        </w:rPr>
        <w:t>Industrial Management &amp; Data Systems, 122</w:t>
      </w:r>
      <w:r w:rsidRPr="00DD5348">
        <w:t xml:space="preserve">(3), 682-701. </w:t>
      </w:r>
    </w:p>
    <w:p w14:paraId="3DDA29F0" w14:textId="7BB92013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Kavota, J. K., Kamdjoug, J. R. K., &amp; </w:t>
      </w:r>
      <w:r>
        <w:t>Fosso Wamba, S.</w:t>
      </w:r>
      <w:r w:rsidRPr="00DD5348">
        <w:t xml:space="preserve"> (2020). Social media and disaster management: Case of the north and south Kivu regions in the Democratic Republic of the Congo. </w:t>
      </w:r>
      <w:r w:rsidRPr="00DD5348">
        <w:rPr>
          <w:i/>
        </w:rPr>
        <w:t>International Journal of Information Management, 52</w:t>
      </w:r>
      <w:r w:rsidRPr="00DD5348">
        <w:t xml:space="preserve">, 102068. </w:t>
      </w:r>
    </w:p>
    <w:p w14:paraId="6F8D7CAC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Keating, B., Coltman, T., Fosso Wamba, S., &amp; Baker, V. (2010). The RFID investment decision: What matters most and least. </w:t>
      </w:r>
      <w:r w:rsidRPr="00DD5348">
        <w:rPr>
          <w:i/>
        </w:rPr>
        <w:t>Proceedings of the IEEE, 98</w:t>
      </w:r>
      <w:r w:rsidRPr="00DD5348">
        <w:t xml:space="preserve">(9), 1672-1680. </w:t>
      </w:r>
    </w:p>
    <w:p w14:paraId="47FE7ECA" w14:textId="5B77231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Kesharwani, A., Mani, V., Gaur, J., </w:t>
      </w:r>
      <w:r>
        <w:t>Fosso Wamba, S.</w:t>
      </w:r>
      <w:r w:rsidRPr="00DD5348">
        <w:t xml:space="preserve">, &amp; Kamble, S. S. (2021). Service quality measurement in information systems: an expectation and desire disconfirmation approach. </w:t>
      </w:r>
      <w:r w:rsidRPr="00DD5348">
        <w:rPr>
          <w:i/>
        </w:rPr>
        <w:t>Journal of Global Information Management (JGIM), 29</w:t>
      </w:r>
      <w:r w:rsidRPr="00DD5348">
        <w:t xml:space="preserve">(6), 1-19. </w:t>
      </w:r>
    </w:p>
    <w:p w14:paraId="0952DB8F" w14:textId="4063E769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Kim, J. M., Park, K. K.-c., Mariani, M., &amp; </w:t>
      </w:r>
      <w:r>
        <w:t>Fosso Wamba, S.</w:t>
      </w:r>
      <w:r w:rsidRPr="00DD5348">
        <w:t xml:space="preserve"> (2024). Investigating reviewers' intentions to post fake vs. authentic reviews based on behavioral linguistic features. </w:t>
      </w:r>
      <w:r w:rsidRPr="00DD5348">
        <w:rPr>
          <w:i/>
        </w:rPr>
        <w:t>Technological Forecasting and Social Change, 198</w:t>
      </w:r>
      <w:r w:rsidRPr="00DD5348">
        <w:t xml:space="preserve">, 122971. </w:t>
      </w:r>
    </w:p>
    <w:p w14:paraId="6C313FBB" w14:textId="5B047CD9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Kumar, A., Choi, T.-M., Fosso Wamba, S., Gupta, S., &amp; Tan, K. H. (2021). </w:t>
      </w:r>
      <w:r w:rsidRPr="00DD5348">
        <w:t xml:space="preserve">Infection vulnerability stratification risk modelling of COVID-19 data: a deterministic SEIR epidemic model analysis. </w:t>
      </w:r>
      <w:r w:rsidRPr="00DD5348">
        <w:rPr>
          <w:i/>
        </w:rPr>
        <w:t>Annals of Operations Research</w:t>
      </w:r>
      <w:r w:rsidRPr="00DD5348">
        <w:t xml:space="preserve">, 1-27. </w:t>
      </w:r>
    </w:p>
    <w:p w14:paraId="3866D38F" w14:textId="02872490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Kumar, D., Singh, R. K., Mishra, R., &amp; </w:t>
      </w:r>
      <w:r>
        <w:t>Fosso Wamba, S.</w:t>
      </w:r>
      <w:r w:rsidRPr="00DD5348">
        <w:t xml:space="preserve"> (2022). Applications of the internet of things for optimizing warehousing and logistics operations: A systematic literature review and future research directions. </w:t>
      </w:r>
      <w:r w:rsidRPr="00DD5348">
        <w:rPr>
          <w:i/>
        </w:rPr>
        <w:t>Computers &amp; Industrial Engineering</w:t>
      </w:r>
      <w:r w:rsidRPr="00DD5348">
        <w:t xml:space="preserve">, 108455. </w:t>
      </w:r>
    </w:p>
    <w:p w14:paraId="5BCEDAB5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Laaraj, M., Nakara, W. A., &amp; Fosso Wamba, S. (2022). Blockchain diffusion: the role of consulting firms. </w:t>
      </w:r>
      <w:r w:rsidRPr="00DD5348">
        <w:rPr>
          <w:i/>
        </w:rPr>
        <w:t>Production Planning &amp; Control</w:t>
      </w:r>
      <w:r w:rsidRPr="00DD5348">
        <w:t xml:space="preserve">, 1-13. </w:t>
      </w:r>
    </w:p>
    <w:p w14:paraId="5A9850C7" w14:textId="0F2323EA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Latan, H., Jabbour, C. J. C., de Sousa Jabbour, A. B. L., Renwick, D. W. S., </w:t>
      </w:r>
      <w:r>
        <w:t>Fosso Wamba, S.</w:t>
      </w:r>
      <w:r w:rsidRPr="00DD5348">
        <w:t xml:space="preserve">, &amp; Shahbaz, M. (2018). ‘Too-much-of-a-good-thing’? The role of advanced eco-learning and contingency factors on the relationship between corporate environmental and financial performance. </w:t>
      </w:r>
      <w:r w:rsidRPr="00DD5348">
        <w:rPr>
          <w:i/>
        </w:rPr>
        <w:t>Journal of environmental management, 220</w:t>
      </w:r>
      <w:r w:rsidRPr="00DD5348">
        <w:t xml:space="preserve">, 163-172. </w:t>
      </w:r>
    </w:p>
    <w:p w14:paraId="205FBF35" w14:textId="050FFDED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Latan, H., Jabbour, C. J. C., de Sousa Jabbour, A. B. L., </w:t>
      </w:r>
      <w:r>
        <w:t>Fosso Wamba, S.</w:t>
      </w:r>
      <w:r w:rsidRPr="00DD5348">
        <w:t xml:space="preserve">, &amp; Shahbaz, M. (2018). Effects of environmental strategy, environmental uncertainty and top management's commitment on corporate environmental performance: The role of environmental management accounting. </w:t>
      </w:r>
      <w:r w:rsidRPr="00DD5348">
        <w:rPr>
          <w:i/>
        </w:rPr>
        <w:t>Journal of Cleaner Production, 180</w:t>
      </w:r>
      <w:r w:rsidRPr="00DD5348">
        <w:t xml:space="preserve">, 297-306. </w:t>
      </w:r>
    </w:p>
    <w:p w14:paraId="72455093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Lefebvre, L., Lefebvre, É., Bendavid, Y., Wamba, S., &amp; Boeck, H. (2005). The potential of RFID in warehousing activities in a retail industry supply chain. </w:t>
      </w:r>
      <w:r w:rsidRPr="00DD5348">
        <w:rPr>
          <w:i/>
        </w:rPr>
        <w:t>Journal on Chain and Network Science, 5</w:t>
      </w:r>
      <w:r w:rsidRPr="00DD5348">
        <w:t xml:space="preserve">(2), 101-110. </w:t>
      </w:r>
    </w:p>
    <w:p w14:paraId="155BCC0C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Loh, X. M., Lee, V. H., Tan, G. W.-H., Ooi, K.-B., &amp; Fosso Wamba, S. (2022). Embracing mobile shopping: what matters most in the midst of a pandemic? </w:t>
      </w:r>
      <w:r w:rsidRPr="00DD5348">
        <w:rPr>
          <w:i/>
        </w:rPr>
        <w:t>Industrial Management &amp; Data Systems, 122</w:t>
      </w:r>
      <w:r w:rsidRPr="00DD5348">
        <w:t xml:space="preserve">(7), 1645-1664. </w:t>
      </w:r>
    </w:p>
    <w:p w14:paraId="7DAF9384" w14:textId="590C37B2" w:rsidR="00612423" w:rsidRPr="00894EF0" w:rsidRDefault="00612423" w:rsidP="00612423">
      <w:pPr>
        <w:pStyle w:val="EndNoteBibliography"/>
        <w:spacing w:after="0"/>
        <w:ind w:left="720" w:hanging="720"/>
      </w:pPr>
      <w:r w:rsidRPr="00DD5348">
        <w:t xml:space="preserve">Mabad, T., Ali, O., Ally, M., </w:t>
      </w:r>
      <w:r>
        <w:t>Fosso Wamba, S.</w:t>
      </w:r>
      <w:r w:rsidRPr="00DD5348">
        <w:t xml:space="preserve">, &amp; Chan, K. C. (2021). Making investment decisions on RFID technology: an evaluation of key adoption factors in construction firms. </w:t>
      </w:r>
      <w:r w:rsidRPr="00894EF0">
        <w:rPr>
          <w:i/>
        </w:rPr>
        <w:t>IEEE access, 9</w:t>
      </w:r>
      <w:r w:rsidRPr="00894EF0">
        <w:t xml:space="preserve">, 36937-36954. </w:t>
      </w:r>
    </w:p>
    <w:p w14:paraId="4CE4FC1C" w14:textId="0322F7C5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Mariani, M. M., &amp; Fosso Wamba, S. (2020). </w:t>
      </w:r>
      <w:r w:rsidRPr="00DD5348">
        <w:t xml:space="preserve">Exploring how consumer goods companies innovate in the digital age: The role of big data analytics companies. </w:t>
      </w:r>
      <w:r w:rsidRPr="00DD5348">
        <w:rPr>
          <w:i/>
        </w:rPr>
        <w:t>Journal of Business Research, 121</w:t>
      </w:r>
      <w:r w:rsidRPr="00DD5348">
        <w:t xml:space="preserve">, 338-352. </w:t>
      </w:r>
    </w:p>
    <w:p w14:paraId="07A89026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Mariappan, M. B., Devi, K., Venkataraman, Y., &amp; Fosso Wamba, S. (2022). A large-scale real-world comparative study using pre-COVID lockdown and post-COVID lockdown data on predicting shipment times of therapeutics in e-pharmacy supply chains. </w:t>
      </w:r>
      <w:r w:rsidRPr="00DD5348">
        <w:rPr>
          <w:i/>
        </w:rPr>
        <w:t>International Journal of Physical Distribution &amp; Logistics Management, 52</w:t>
      </w:r>
      <w:r w:rsidRPr="00DD5348">
        <w:t xml:space="preserve">(7), 512-537. </w:t>
      </w:r>
    </w:p>
    <w:p w14:paraId="68AEAA57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Matli, W., &amp; Wamba, S. (2023). Work from anywhere: inequalities in technology infrastructure distribution for digit workers. </w:t>
      </w:r>
      <w:r w:rsidRPr="00DD5348">
        <w:rPr>
          <w:i/>
        </w:rPr>
        <w:t>Digital Transformation and Society</w:t>
      </w:r>
      <w:r w:rsidRPr="00DD5348">
        <w:t xml:space="preserve">(ahead-of-print). </w:t>
      </w:r>
    </w:p>
    <w:p w14:paraId="205E3289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Mishra, D., Gunasekaran, A., Childe, S. J., Papadopoulos, T., Dubey, R., &amp; Wamba, S. (2016). </w:t>
      </w:r>
      <w:r w:rsidRPr="00DD5348">
        <w:t xml:space="preserve">Vision, applications and future challenges of Internet of Things: A bibliometric study of the recent literature. </w:t>
      </w:r>
      <w:r w:rsidRPr="00DD5348">
        <w:rPr>
          <w:i/>
        </w:rPr>
        <w:t>Industrial Management &amp; Data Systems, 116</w:t>
      </w:r>
      <w:r w:rsidRPr="00DD5348">
        <w:t xml:space="preserve">(7), 1331-1355. </w:t>
      </w:r>
    </w:p>
    <w:p w14:paraId="55D47F2F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Nyawa, S., Tchuente, D., &amp; Fosso-Wamba, S. (2022). </w:t>
      </w:r>
      <w:r w:rsidRPr="00DD5348">
        <w:t xml:space="preserve">COVID-19 vaccine hesitancy: a social media analysis using deep learning. </w:t>
      </w:r>
      <w:r w:rsidRPr="00DD5348">
        <w:rPr>
          <w:i/>
        </w:rPr>
        <w:t>Annals of Operations Research</w:t>
      </w:r>
      <w:r w:rsidRPr="00DD5348">
        <w:t xml:space="preserve">, 1-39. </w:t>
      </w:r>
    </w:p>
    <w:p w14:paraId="54200EA8" w14:textId="2882D3F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Nyawa, S., Tchuente, D., &amp; </w:t>
      </w:r>
      <w:r>
        <w:t>Fosso Wamba, S.</w:t>
      </w:r>
      <w:r w:rsidRPr="00DD5348">
        <w:t xml:space="preserve"> (2023). Notre-Dame de Paris cathedral is burning: lets turn to Twitter. In </w:t>
      </w:r>
      <w:r w:rsidRPr="00DD5348">
        <w:rPr>
          <w:i/>
        </w:rPr>
        <w:t>Handbook of Big Data Research Methods</w:t>
      </w:r>
      <w:r w:rsidRPr="00DD5348">
        <w:t xml:space="preserve"> (pp. 233-266): Edward Elgar Publishing.</w:t>
      </w:r>
    </w:p>
    <w:p w14:paraId="6CDF220A" w14:textId="32817E40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Okonkwo, C. W., Amusa, L. B., Twinomurinzi, H., &amp; </w:t>
      </w:r>
      <w:r>
        <w:t>Fosso Wamba, S.</w:t>
      </w:r>
      <w:r w:rsidRPr="00DD5348">
        <w:t xml:space="preserve"> (2022). Mobile wallets in cash-based economies during COVID-19. </w:t>
      </w:r>
      <w:r w:rsidRPr="00DD5348">
        <w:rPr>
          <w:i/>
        </w:rPr>
        <w:t>Industrial Management &amp; Data Systems, 123</w:t>
      </w:r>
      <w:r w:rsidRPr="00DD5348">
        <w:t xml:space="preserve">(2), 653-671. </w:t>
      </w:r>
    </w:p>
    <w:p w14:paraId="4729BFC3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Ologeanu-Taddei, R., Guthrie, C., &amp; Fosso-Wamba, S. (2023). Beyond TAM: The impact of trust, privacy control and reliability on an individual’s intention to use a coronavirus contact tracing App. </w:t>
      </w:r>
      <w:r w:rsidRPr="00DD5348">
        <w:rPr>
          <w:i/>
        </w:rPr>
        <w:t>Management international, 27</w:t>
      </w:r>
      <w:r w:rsidRPr="00DD5348">
        <w:t xml:space="preserve">(3), 39-53. </w:t>
      </w:r>
    </w:p>
    <w:p w14:paraId="27AE657F" w14:textId="0808DD8D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Ologeanu-Taddei, R., Guthrie, C., &amp; </w:t>
      </w:r>
      <w:r>
        <w:t>Fosso Wamba, S.</w:t>
      </w:r>
      <w:r w:rsidRPr="00DD5348">
        <w:t xml:space="preserve"> (2022). Does Age Matter?: The Influence of Age on Citizen Acceptance of a Proximity-Tracing Application in France. </w:t>
      </w:r>
      <w:r w:rsidRPr="00DD5348">
        <w:rPr>
          <w:i/>
        </w:rPr>
        <w:t>International Journal of Technology and Human Interaction (IJTHI), 18</w:t>
      </w:r>
      <w:r w:rsidRPr="00DD5348">
        <w:t xml:space="preserve">(1), 1-16. </w:t>
      </w:r>
    </w:p>
    <w:p w14:paraId="687881D1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Ooi, K.-B., Tan, G. W.-H., Al-Emran, M., Al-Sharafi, M. A., Capatina, A., Chakraborty, A., . . . Lee, V.-H. (2023). The potential of generative artificial intelligence across disciplines: perspectives and future directions. </w:t>
      </w:r>
      <w:r w:rsidRPr="00DD5348">
        <w:rPr>
          <w:i/>
        </w:rPr>
        <w:t>Journal of Computer Information Systems</w:t>
      </w:r>
      <w:r w:rsidRPr="00DD5348">
        <w:t xml:space="preserve">, 1-32. </w:t>
      </w:r>
    </w:p>
    <w:p w14:paraId="7219101B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Papadopoulos, T., Gunasekaran, A., Dubey, R., Altay, N., Childe, S. J., &amp; Fosso-Wamba, S. (2017). The role of Big Data in explaining disaster resilience in supply chains for sustainability. </w:t>
      </w:r>
      <w:r w:rsidRPr="00DD5348">
        <w:rPr>
          <w:i/>
        </w:rPr>
        <w:t>Journal of Cleaner Production, 142</w:t>
      </w:r>
      <w:r w:rsidRPr="00DD5348">
        <w:t xml:space="preserve">, 1108-1118. </w:t>
      </w:r>
    </w:p>
    <w:p w14:paraId="23E8C8DC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Queiroz, M. M., &amp; Fosso Wamba, S. (2021). </w:t>
      </w:r>
      <w:r w:rsidRPr="00DD5348">
        <w:t xml:space="preserve">A structured literature review on the interplay between emerging technologies and COVID-19–insights and directions to operations fields. </w:t>
      </w:r>
      <w:r w:rsidRPr="00DD5348">
        <w:rPr>
          <w:i/>
        </w:rPr>
        <w:t>Annals of Operations Research</w:t>
      </w:r>
      <w:r w:rsidRPr="00DD5348">
        <w:t xml:space="preserve">, 1-27. </w:t>
      </w:r>
    </w:p>
    <w:p w14:paraId="346E6216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Queiroz, M. M., Fosso Wamba, S., &amp; Branski, R. M. (2022). Supply chain resilience during the COVID-19: empirical evidence from an emerging economy. </w:t>
      </w:r>
      <w:r w:rsidRPr="00DD5348">
        <w:rPr>
          <w:i/>
        </w:rPr>
        <w:t>Benchmarking: An International Journal, 29</w:t>
      </w:r>
      <w:r w:rsidRPr="00DD5348">
        <w:t xml:space="preserve">(6), 1999-2018. </w:t>
      </w:r>
    </w:p>
    <w:p w14:paraId="09B5A862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Queiroz, M. M., Fosso Wamba, S., Chiappetta Jabbour, C. J., Lopes de Sousa Jabbour, A. B., &amp; Machado, M. C. (2022). Adoption of Industry 4.0 technologies by organizations: a maturity levels perspective. </w:t>
      </w:r>
      <w:r w:rsidRPr="00DD5348">
        <w:rPr>
          <w:i/>
        </w:rPr>
        <w:t>Annals of Operations Research</w:t>
      </w:r>
      <w:r w:rsidRPr="00DD5348">
        <w:t xml:space="preserve">, 1-27. </w:t>
      </w:r>
    </w:p>
    <w:p w14:paraId="19096888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Queiroz, M. M., Fosso Wamba, S., De Bourmont, M., &amp; Telles, R. (2021). Blockchain adoption in operations and supply chain management: empirical evidence from an emerging economy. </w:t>
      </w:r>
      <w:r w:rsidRPr="00DD5348">
        <w:rPr>
          <w:i/>
        </w:rPr>
        <w:t>International Journal of Production Research, 59</w:t>
      </w:r>
      <w:r w:rsidRPr="00DD5348">
        <w:t xml:space="preserve">(20), 6087-6103. </w:t>
      </w:r>
    </w:p>
    <w:p w14:paraId="18FBF456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Queiroz, M. M., Fosso Wamba, S., Machado, M. C., &amp; Telles, R. (2020). Smart production systems drivers for business process management improvement: An integrative framework. </w:t>
      </w:r>
      <w:r w:rsidRPr="00DD5348">
        <w:rPr>
          <w:i/>
        </w:rPr>
        <w:t>Business Process Management Journal, 26</w:t>
      </w:r>
      <w:r w:rsidRPr="00DD5348">
        <w:t xml:space="preserve">(5), 1075-1092. </w:t>
      </w:r>
    </w:p>
    <w:p w14:paraId="14D9534C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Queiroz, M. M., Fosso Wamba, S., Raut, R. D., &amp; Pappas, I. O. (2023). Does resilience matter for supply chain performance in disruptive crises with scarce resources? </w:t>
      </w:r>
      <w:r w:rsidRPr="00DD5348">
        <w:rPr>
          <w:i/>
        </w:rPr>
        <w:t>British Journal of Management</w:t>
      </w:r>
      <w:r w:rsidRPr="00DD5348">
        <w:t xml:space="preserve">. </w:t>
      </w:r>
    </w:p>
    <w:p w14:paraId="705D4C18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Queiroz, M. M., Ivanov, D., Dolgui, A., &amp; Fosso Wamba, S. (2022). Impacts of epidemic outbreaks on supply chains: mapping a research agenda amid the COVID-19 pandemic through a structured literature review. </w:t>
      </w:r>
      <w:r w:rsidRPr="00DD5348">
        <w:rPr>
          <w:i/>
        </w:rPr>
        <w:t>Annals of Operations Research, 319</w:t>
      </w:r>
      <w:r w:rsidRPr="00DD5348">
        <w:t xml:space="preserve">(1), 1159-1196. </w:t>
      </w:r>
    </w:p>
    <w:p w14:paraId="463D2B7B" w14:textId="6D1A74FB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Queiroz, M. M., &amp; </w:t>
      </w:r>
      <w:r>
        <w:t>Fosso Wamba, S.</w:t>
      </w:r>
      <w:r w:rsidRPr="00DD5348">
        <w:t xml:space="preserve"> (2019). Blockchain adoption challenges in supply chain: An empirical investigation of the main drivers in India and the USA. </w:t>
      </w:r>
      <w:r w:rsidRPr="00DD5348">
        <w:rPr>
          <w:i/>
        </w:rPr>
        <w:t>International Journal of Information Management, 46</w:t>
      </w:r>
      <w:r w:rsidRPr="00DD5348">
        <w:t xml:space="preserve">, 70-82. </w:t>
      </w:r>
    </w:p>
    <w:p w14:paraId="33B9E3C7" w14:textId="38E31694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Queiroz, M. M., &amp; </w:t>
      </w:r>
      <w:r>
        <w:t>Fosso Wamba, S.</w:t>
      </w:r>
      <w:r w:rsidRPr="00DD5348">
        <w:t xml:space="preserve"> (2022). Managing the Digital Transformation: Aligning Technologies, Business Models, and Operations. In: CRC Press.</w:t>
      </w:r>
    </w:p>
    <w:p w14:paraId="7D6417D0" w14:textId="63C59040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Queiroz, M. M., </w:t>
      </w:r>
      <w:r>
        <w:t>Fosso Wamba, S.</w:t>
      </w:r>
      <w:r w:rsidRPr="00DD5348">
        <w:t xml:space="preserve">, Jabbour, C. J. C., &amp; Machado, M. C. (2022). Supply chain resilience in the UK during the coronavirus pandemic: a resource orchestration perspective. </w:t>
      </w:r>
      <w:r w:rsidRPr="00DD5348">
        <w:rPr>
          <w:i/>
        </w:rPr>
        <w:t>International Journal of Production Economics, 245</w:t>
      </w:r>
      <w:r w:rsidRPr="00DD5348">
        <w:t xml:space="preserve">, 108405. </w:t>
      </w:r>
    </w:p>
    <w:p w14:paraId="03F2948E" w14:textId="6865A149" w:rsidR="00612423" w:rsidRPr="00DD5348" w:rsidRDefault="00612423" w:rsidP="00612423">
      <w:pPr>
        <w:pStyle w:val="EndNoteBibliography"/>
        <w:spacing w:after="0"/>
        <w:ind w:left="720" w:hanging="720"/>
      </w:pPr>
      <w:r w:rsidRPr="00612423">
        <w:t xml:space="preserve">Queiroz, M. M., Fosso Wamba, S., Pereira, S. C. F., &amp; Jabbour, C. J. C. (2023). </w:t>
      </w:r>
      <w:r w:rsidRPr="00DD5348">
        <w:t xml:space="preserve">The metaverse as a breakthrough for operations and supply chain management: Implications and call for action. </w:t>
      </w:r>
      <w:r w:rsidRPr="00DD5348">
        <w:rPr>
          <w:i/>
        </w:rPr>
        <w:t>International Journal of Operations &amp; Production Management, 43</w:t>
      </w:r>
      <w:r w:rsidRPr="00DD5348">
        <w:t xml:space="preserve">(10), 1539-1553. </w:t>
      </w:r>
    </w:p>
    <w:p w14:paraId="0D33969E" w14:textId="1A8E58A5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Rejeb, A., Keogh, J. G., </w:t>
      </w:r>
      <w:r>
        <w:t>Fosso Wamba, S.</w:t>
      </w:r>
      <w:r w:rsidRPr="00DD5348">
        <w:t xml:space="preserve">, &amp; Treiblmaier, H. (2020). The potentials of augmented reality in supply chain management: A state-of-the-art review. </w:t>
      </w:r>
      <w:r w:rsidRPr="00DD5348">
        <w:rPr>
          <w:i/>
        </w:rPr>
        <w:t>Management review quarterly</w:t>
      </w:r>
      <w:r w:rsidRPr="00DD5348">
        <w:t xml:space="preserve">, 1-38. </w:t>
      </w:r>
    </w:p>
    <w:p w14:paraId="0F25D0B7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Riahi, Y., Saikouk, T., Badraoui, I., &amp; Fosso Wamba, S. (2023). Researched topics, patterns, barriers and enablers of artificial intelligence implementation in supply chain: a Latent-Dirichlet-allocation-based topic-modelling and expert validation. </w:t>
      </w:r>
      <w:r w:rsidRPr="00DD5348">
        <w:rPr>
          <w:i/>
        </w:rPr>
        <w:t>Production Planning &amp; Control</w:t>
      </w:r>
      <w:r w:rsidRPr="00DD5348">
        <w:t xml:space="preserve">, 1-28. </w:t>
      </w:r>
    </w:p>
    <w:p w14:paraId="45F338B1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Sabharwal, R., Miah, S. J., &amp; Fosso Wamba, S. (2022). Extending artificial intelligence research in the clinical domain: a theoretical perspective. </w:t>
      </w:r>
      <w:r w:rsidRPr="00DD5348">
        <w:rPr>
          <w:i/>
        </w:rPr>
        <w:t>Annals of Operations Research</w:t>
      </w:r>
      <w:r w:rsidRPr="00DD5348">
        <w:t xml:space="preserve">, 1-32. </w:t>
      </w:r>
    </w:p>
    <w:p w14:paraId="1ED2A569" w14:textId="6EA3DE0A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Sabharwal, R., Miah, S. J., </w:t>
      </w:r>
      <w:r>
        <w:t>Fosso Wamba, S.</w:t>
      </w:r>
      <w:r w:rsidRPr="00DD5348">
        <w:t xml:space="preserve">, &amp; Cook, P. (2024). Extending application of explainable artificial intelligence for managers in financial organizations. </w:t>
      </w:r>
      <w:r w:rsidRPr="00DD5348">
        <w:rPr>
          <w:i/>
        </w:rPr>
        <w:t>Annals of Operations Research</w:t>
      </w:r>
      <w:r w:rsidRPr="00DD5348">
        <w:t xml:space="preserve">, 1-31. </w:t>
      </w:r>
    </w:p>
    <w:p w14:paraId="12206F16" w14:textId="0E0340B9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Samad, T. A., Sharma, R., Ganguly, K. K., </w:t>
      </w:r>
      <w:r>
        <w:t>Fosso Wamba, S.</w:t>
      </w:r>
      <w:r w:rsidRPr="00DD5348">
        <w:t xml:space="preserve">, &amp; Jain, G. (2023). Enablers to the adoption of blockchain technology in logistics supply chains: evidence from an emerging economy. </w:t>
      </w:r>
      <w:r w:rsidRPr="00DD5348">
        <w:rPr>
          <w:i/>
        </w:rPr>
        <w:t>Annals of Operations Research, 327</w:t>
      </w:r>
      <w:r w:rsidRPr="00DD5348">
        <w:t xml:space="preserve">(1), 251-291. </w:t>
      </w:r>
    </w:p>
    <w:p w14:paraId="58D2CEDA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Shet, S. V., Poddar, T., Samuel, F. W., &amp; Dwivedi, Y. K. (2021). Examining the determinants of successful adoption of data analytics in human resource management–A framework for implications. </w:t>
      </w:r>
      <w:r w:rsidRPr="00DD5348">
        <w:rPr>
          <w:i/>
        </w:rPr>
        <w:t>Journal of Business Research, 131</w:t>
      </w:r>
      <w:r w:rsidRPr="00DD5348">
        <w:t xml:space="preserve">, 311-326. </w:t>
      </w:r>
    </w:p>
    <w:p w14:paraId="2A5678A2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Shi, Y., Venkatesh, V., Venkatesh, M., Fosso Wamba, S., &amp; Wang, B. (2023). Guest editorial: Digital transformation in supply chains: challenges, strategies and implementations. </w:t>
      </w:r>
      <w:r w:rsidRPr="00DD5348">
        <w:rPr>
          <w:i/>
        </w:rPr>
        <w:t>International Journal of Physical Distribution &amp; Logistics Management, 53</w:t>
      </w:r>
      <w:r w:rsidRPr="00DD5348">
        <w:t xml:space="preserve">(4), 381-386. </w:t>
      </w:r>
    </w:p>
    <w:p w14:paraId="525EA6DB" w14:textId="77160E69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Shibin, K., Gunasekaran, A., Papadopoulos, T., Dubey, R., Singh, M., &amp; </w:t>
      </w:r>
      <w:r>
        <w:t>Fosso Wamba, S.</w:t>
      </w:r>
      <w:r w:rsidRPr="00DD5348">
        <w:t xml:space="preserve"> (2016). Enablers and barriers of flexible green supply chain management: a total interpretive structural modeling approach. </w:t>
      </w:r>
      <w:r w:rsidRPr="00DD5348">
        <w:rPr>
          <w:i/>
        </w:rPr>
        <w:t>Global Journal of Flexible Systems Management, 17</w:t>
      </w:r>
      <w:r w:rsidRPr="00DD5348">
        <w:t xml:space="preserve">, 171-188. </w:t>
      </w:r>
    </w:p>
    <w:p w14:paraId="2C26CADF" w14:textId="72759986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Srivastava, P. R., Sharma, D. P., Kaur, I., Fosso Wamba, S., &amp; Wang, W. Y. C. (2021). </w:t>
      </w:r>
      <w:r w:rsidRPr="00DD5348">
        <w:t xml:space="preserve">Intellectual structure and publication pattern in journal of global information management: a bibliometric analysis during 2002-2020. </w:t>
      </w:r>
      <w:r w:rsidRPr="00DD5348">
        <w:rPr>
          <w:i/>
        </w:rPr>
        <w:t>Journal of Global Information Management (JGIM), 29</w:t>
      </w:r>
      <w:r w:rsidRPr="00DD5348">
        <w:t xml:space="preserve">(4), 1-31. </w:t>
      </w:r>
    </w:p>
    <w:p w14:paraId="67418ECC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Sullivan, Y., Fosso Wamba, S., &amp; Dunaway, M. (2023). Internet of things and competitive advantage: a dynamic capabilities perspective. </w:t>
      </w:r>
      <w:r w:rsidRPr="00DD5348">
        <w:rPr>
          <w:i/>
        </w:rPr>
        <w:t>Journal of the Association for Information Systems, 24</w:t>
      </w:r>
      <w:r w:rsidRPr="00DD5348">
        <w:t xml:space="preserve">(3), 745-781. </w:t>
      </w:r>
    </w:p>
    <w:p w14:paraId="3FA12F3A" w14:textId="4C56AA40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Sullivan, Y., &amp; </w:t>
      </w:r>
      <w:r>
        <w:t>Fosso Wamba, S.</w:t>
      </w:r>
      <w:r w:rsidRPr="00DD5348">
        <w:t xml:space="preserve"> (2024). Artificial intelligence and adaptive response to market changes: A strategy to enhance firm performance and innovation. </w:t>
      </w:r>
      <w:r w:rsidRPr="00DD5348">
        <w:rPr>
          <w:i/>
        </w:rPr>
        <w:t>Journal of Business Research, 174</w:t>
      </w:r>
      <w:r w:rsidRPr="00DD5348">
        <w:t xml:space="preserve">, 114500. </w:t>
      </w:r>
    </w:p>
    <w:p w14:paraId="259D9FDC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Sullivan, Y. W., &amp; Fosso Wamba, S. (2022). Moral judgments in the age of artificial intelligence. </w:t>
      </w:r>
      <w:r w:rsidRPr="00DD5348">
        <w:rPr>
          <w:i/>
        </w:rPr>
        <w:t>Journal of Business Ethics, 178</w:t>
      </w:r>
      <w:r w:rsidRPr="00DD5348">
        <w:t xml:space="preserve">(4), 917-943. </w:t>
      </w:r>
    </w:p>
    <w:p w14:paraId="2B0A81F5" w14:textId="0A879424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Sultana, S., Akter, S., Kyriazis, E., &amp; </w:t>
      </w:r>
      <w:r>
        <w:t>Fosso Wamba, S.</w:t>
      </w:r>
      <w:r w:rsidRPr="00DD5348">
        <w:t xml:space="preserve"> (2021). Architecting and developing big data-driven innovation (DDI) in the digital economy. </w:t>
      </w:r>
      <w:r w:rsidRPr="00DD5348">
        <w:rPr>
          <w:i/>
        </w:rPr>
        <w:t>Journal of Global Information Management (JGIM), 29</w:t>
      </w:r>
      <w:r w:rsidRPr="00DD5348">
        <w:t xml:space="preserve">(3), 165-187. </w:t>
      </w:r>
    </w:p>
    <w:p w14:paraId="4D284EF9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Talwar, S., Kaur, P., Fosso Wamba, S., &amp; Dhir, A. (2021). Big Data in operations and supply chain management: a systematic literature review and future research agenda. </w:t>
      </w:r>
      <w:r w:rsidRPr="00DD5348">
        <w:rPr>
          <w:i/>
        </w:rPr>
        <w:t>International Journal of Production Research, 59</w:t>
      </w:r>
      <w:r w:rsidRPr="00DD5348">
        <w:t xml:space="preserve">(11), 3509-3534. </w:t>
      </w:r>
    </w:p>
    <w:p w14:paraId="1E6A7E6D" w14:textId="68D6A6F0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Tamilmani, K., Rana, N. P., </w:t>
      </w:r>
      <w:r>
        <w:t>Fosso Wamba, S.</w:t>
      </w:r>
      <w:r w:rsidRPr="00DD5348">
        <w:t xml:space="preserve">, &amp; Dwivedi, R. (2021). The extended Unified Theory of Acceptance and Use of Technology (UTAUT2): A systematic literature review and theory evaluation. </w:t>
      </w:r>
      <w:r w:rsidRPr="00DD5348">
        <w:rPr>
          <w:i/>
        </w:rPr>
        <w:t>International Journal of Information Management, 57</w:t>
      </w:r>
      <w:r w:rsidRPr="00DD5348">
        <w:t xml:space="preserve">, 102269. </w:t>
      </w:r>
    </w:p>
    <w:p w14:paraId="47FF0D47" w14:textId="601C67BC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Tchuente, D., Nyawa, S., &amp; Fosso Wamba, S. (2021). </w:t>
      </w:r>
      <w:r w:rsidRPr="00DD5348">
        <w:t xml:space="preserve">COVID-19 vaccine global information management through bibliometrics. </w:t>
      </w:r>
      <w:r w:rsidRPr="00DD5348">
        <w:rPr>
          <w:i/>
        </w:rPr>
        <w:t>Journal of Global Information Management (JGIM), 29</w:t>
      </w:r>
      <w:r w:rsidRPr="00DD5348">
        <w:t xml:space="preserve">(6), 1-22. </w:t>
      </w:r>
    </w:p>
    <w:p w14:paraId="1EAD4805" w14:textId="5BF506AE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Tewamba, H. N., Kamdjoug, J. R. K., Bitjoka, G. B., </w:t>
      </w:r>
      <w:r>
        <w:t>Fosso Wamba, S.</w:t>
      </w:r>
      <w:r w:rsidRPr="00DD5348">
        <w:t xml:space="preserve">, &amp; Bahanag, N. N. M. (2019). Effects of information security management systems on firm performance. </w:t>
      </w:r>
      <w:r w:rsidRPr="00DD5348">
        <w:rPr>
          <w:i/>
        </w:rPr>
        <w:t>American Journal of Operations Management and Information Systems, 4</w:t>
      </w:r>
      <w:r w:rsidRPr="00DD5348">
        <w:t xml:space="preserve">(3), 99-108. </w:t>
      </w:r>
    </w:p>
    <w:p w14:paraId="5EEC8BE1" w14:textId="4C10F3D5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Venkatesh, V., Shaw, J. D., Sykes, T. A., </w:t>
      </w:r>
      <w:r>
        <w:t>Fosso Wamba, S.</w:t>
      </w:r>
      <w:r w:rsidRPr="00DD5348">
        <w:t xml:space="preserve">, &amp; Macharia, M. (2017). Networks, technology, and entrepreneurship: A field quasi-experiment among women in rural India. </w:t>
      </w:r>
      <w:r w:rsidRPr="00DD5348">
        <w:rPr>
          <w:i/>
        </w:rPr>
        <w:t>Academy of Management Journal, 60</w:t>
      </w:r>
      <w:r w:rsidRPr="00DD5348">
        <w:t xml:space="preserve">(5), 1709-1740. </w:t>
      </w:r>
    </w:p>
    <w:p w14:paraId="33BF246F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Wamba-Taguimdje, S.-L., Fosso Wamba, S., Kala Kamdjoug, J. R., &amp; Tchatchouang Wanko, C. E. (2020). Influence of artificial intelligence (AI) on firm performance: the business value of AI-based transformation projects. </w:t>
      </w:r>
      <w:r w:rsidRPr="00DD5348">
        <w:rPr>
          <w:i/>
        </w:rPr>
        <w:t>Business Process Management Journal, 26</w:t>
      </w:r>
      <w:r w:rsidRPr="00DD5348">
        <w:t xml:space="preserve">(7), 1893-1924. </w:t>
      </w:r>
    </w:p>
    <w:p w14:paraId="664F5BFF" w14:textId="659A90E7" w:rsidR="00612423" w:rsidRPr="00DD5348" w:rsidRDefault="00612423" w:rsidP="00612423">
      <w:pPr>
        <w:pStyle w:val="EndNoteBibliography"/>
        <w:spacing w:after="0"/>
        <w:ind w:left="720" w:hanging="720"/>
      </w:pPr>
      <w:r>
        <w:t>Fosso Wamba, S.</w:t>
      </w:r>
      <w:r w:rsidRPr="00DD5348">
        <w:t xml:space="preserve"> (2022). Impact of artificial intelligence assimilation on firm performance: The mediating effects of organizational agility and customer agility. </w:t>
      </w:r>
      <w:r w:rsidRPr="00DD5348">
        <w:rPr>
          <w:i/>
        </w:rPr>
        <w:t>International Journal of Information Management, 67</w:t>
      </w:r>
      <w:r w:rsidRPr="00DD5348">
        <w:t xml:space="preserve">, 102544. </w:t>
      </w:r>
    </w:p>
    <w:p w14:paraId="0597D335" w14:textId="28A94D77" w:rsidR="00612423" w:rsidRPr="00DD5348" w:rsidRDefault="00612423" w:rsidP="00612423">
      <w:pPr>
        <w:pStyle w:val="EndNoteBibliography"/>
        <w:spacing w:after="0"/>
        <w:ind w:left="720" w:hanging="720"/>
      </w:pPr>
      <w:r>
        <w:t>Fosso Wamba, S.</w:t>
      </w:r>
      <w:r w:rsidRPr="00DD5348">
        <w:t xml:space="preserve">, Akter, S., Edwards, A., Chopin, G., &amp; Gnanzou, D. (2015). How ‘big data’can make big impact: Findings from a systematic review and a longitudinal case study. </w:t>
      </w:r>
      <w:r w:rsidRPr="00DD5348">
        <w:rPr>
          <w:i/>
        </w:rPr>
        <w:t>International Journal of Production Economics, 165</w:t>
      </w:r>
      <w:r w:rsidRPr="00DD5348">
        <w:t xml:space="preserve">, 234-246. </w:t>
      </w:r>
    </w:p>
    <w:p w14:paraId="69134114" w14:textId="50899AA9" w:rsidR="00612423" w:rsidRPr="00DD5348" w:rsidRDefault="00612423" w:rsidP="00612423">
      <w:pPr>
        <w:pStyle w:val="EndNoteBibliography"/>
        <w:spacing w:after="0"/>
        <w:ind w:left="720" w:hanging="720"/>
      </w:pPr>
      <w:r w:rsidRPr="005D6226">
        <w:t xml:space="preserve">Fosso Wamba, S., Akter, S., Kang, H., Bhattacharya, M., &amp; Upal, M. (2016). </w:t>
      </w:r>
      <w:r w:rsidRPr="00DD5348">
        <w:t xml:space="preserve">The primer of social media analytics. </w:t>
      </w:r>
      <w:r w:rsidRPr="00DD5348">
        <w:rPr>
          <w:i/>
        </w:rPr>
        <w:t>Journal of Organizational and End User Computing (JOEUC), 28</w:t>
      </w:r>
      <w:r w:rsidRPr="00DD5348">
        <w:t xml:space="preserve">(2), 1-12. </w:t>
      </w:r>
    </w:p>
    <w:p w14:paraId="22B4908E" w14:textId="78358B5C" w:rsidR="00612423" w:rsidRPr="00DD5348" w:rsidRDefault="00612423" w:rsidP="00612423">
      <w:pPr>
        <w:pStyle w:val="EndNoteBibliography"/>
        <w:spacing w:after="0"/>
        <w:ind w:left="720" w:hanging="720"/>
      </w:pPr>
      <w:r w:rsidRPr="00612423">
        <w:rPr>
          <w:lang w:val="pt-BR"/>
        </w:rPr>
        <w:t xml:space="preserve">Fosso Wamba, S., Anand, A., &amp; Carter, L. (2013). </w:t>
      </w:r>
      <w:r w:rsidRPr="00DD5348">
        <w:t xml:space="preserve">A literature review of RFID-enabled healthcare applications and issues. </w:t>
      </w:r>
      <w:r w:rsidRPr="00DD5348">
        <w:rPr>
          <w:i/>
        </w:rPr>
        <w:t>International Journal of Information Management, 33</w:t>
      </w:r>
      <w:r w:rsidRPr="00DD5348">
        <w:t xml:space="preserve">(5), 875-891. </w:t>
      </w:r>
    </w:p>
    <w:p w14:paraId="287439B5" w14:textId="6A2AD1E6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Fosso Wamba, S., Bawack, R. E., Guthrie, C., Queiroz, M. M., &amp; Carillo, K. D. A. (2021). </w:t>
      </w:r>
      <w:r w:rsidRPr="00DD5348">
        <w:t xml:space="preserve">Are we preparing for a good AI society? A bibliometric review and research agenda. </w:t>
      </w:r>
      <w:r w:rsidRPr="00DD5348">
        <w:rPr>
          <w:i/>
        </w:rPr>
        <w:t>Technological Forecasting and Social Change, 164</w:t>
      </w:r>
      <w:r w:rsidRPr="00DD5348">
        <w:t xml:space="preserve">, 120482. </w:t>
      </w:r>
    </w:p>
    <w:p w14:paraId="0DD69100" w14:textId="699C2A95" w:rsidR="00612423" w:rsidRPr="00DD5348" w:rsidRDefault="00612423" w:rsidP="00612423">
      <w:pPr>
        <w:pStyle w:val="EndNoteBibliography"/>
        <w:spacing w:after="0"/>
        <w:ind w:left="720" w:hanging="720"/>
      </w:pPr>
      <w:r>
        <w:t>Fosso Wamba, S.</w:t>
      </w:r>
      <w:r w:rsidRPr="00DD5348">
        <w:t xml:space="preserve">, Bhattacharya, M., Trinchera, L., &amp; Ngai, E. W. (2017). Role of intrinsic and extrinsic factors in user social media acceptance within workspace: Assessing unobserved heterogeneity. </w:t>
      </w:r>
      <w:r w:rsidRPr="00DD5348">
        <w:rPr>
          <w:i/>
        </w:rPr>
        <w:t>International Journal of Information Management, 37</w:t>
      </w:r>
      <w:r w:rsidRPr="00DD5348">
        <w:t xml:space="preserve">(2), 1-13. </w:t>
      </w:r>
    </w:p>
    <w:p w14:paraId="7B8561F9" w14:textId="4159944F" w:rsidR="00612423" w:rsidRPr="00DD5348" w:rsidRDefault="00612423" w:rsidP="00612423">
      <w:pPr>
        <w:pStyle w:val="EndNoteBibliography"/>
        <w:spacing w:after="0"/>
        <w:ind w:left="720" w:hanging="720"/>
      </w:pPr>
      <w:r>
        <w:t>Fosso Wamba, S.</w:t>
      </w:r>
      <w:r w:rsidRPr="00DD5348">
        <w:t xml:space="preserve">, &amp; Boeck, H. (2008). Enhancing information flow in a retail supply chain using RFID and the EPC network: A proof-of-concept approach. </w:t>
      </w:r>
      <w:r w:rsidRPr="00DD5348">
        <w:rPr>
          <w:i/>
        </w:rPr>
        <w:t>Journal of Theoretical and Applied Electronic Commerce Research, 3</w:t>
      </w:r>
      <w:r w:rsidRPr="00DD5348">
        <w:t xml:space="preserve">(1), 92-105. </w:t>
      </w:r>
    </w:p>
    <w:p w14:paraId="3F66CF76" w14:textId="50E01F06" w:rsidR="00612423" w:rsidRPr="00612423" w:rsidRDefault="00612423" w:rsidP="00612423">
      <w:pPr>
        <w:pStyle w:val="EndNoteBibliography"/>
        <w:spacing w:after="0"/>
        <w:ind w:left="720" w:hanging="720"/>
        <w:rPr>
          <w:lang w:val="fr-FR"/>
        </w:rPr>
      </w:pPr>
      <w:r w:rsidRPr="00894EF0">
        <w:t xml:space="preserve">Fosso Wamba, S., Dubey, R., Gunasekaran, A., &amp; Akter, S. (2020). </w:t>
      </w:r>
      <w:r w:rsidRPr="00DD5348">
        <w:t xml:space="preserve">The performance effects of big data analytics and supply chain ambidexterity: The moderating effect of environmental dynamism. </w:t>
      </w:r>
      <w:r w:rsidRPr="00612423">
        <w:rPr>
          <w:i/>
          <w:lang w:val="fr-FR"/>
        </w:rPr>
        <w:t>International Journal of Production Economics, 222</w:t>
      </w:r>
      <w:r w:rsidRPr="00612423">
        <w:rPr>
          <w:lang w:val="fr-FR"/>
        </w:rPr>
        <w:t xml:space="preserve">, 107498. </w:t>
      </w:r>
    </w:p>
    <w:p w14:paraId="6631B88F" w14:textId="12563DC2" w:rsidR="00612423" w:rsidRPr="00612423" w:rsidRDefault="00612423" w:rsidP="00612423">
      <w:pPr>
        <w:pStyle w:val="EndNoteBibliography"/>
        <w:spacing w:after="0"/>
        <w:ind w:left="720" w:hanging="720"/>
        <w:rPr>
          <w:lang w:val="fr-FR"/>
        </w:rPr>
      </w:pPr>
      <w:r>
        <w:rPr>
          <w:lang w:val="fr-FR"/>
        </w:rPr>
        <w:t>Fosso Wamba, S.</w:t>
      </w:r>
      <w:r w:rsidRPr="00612423">
        <w:rPr>
          <w:lang w:val="fr-FR"/>
        </w:rPr>
        <w:t xml:space="preserve">, &amp; Education, T. L’intelligence artificielle dans les organisations. </w:t>
      </w:r>
    </w:p>
    <w:p w14:paraId="1C8225DC" w14:textId="40C53387" w:rsidR="00612423" w:rsidRPr="00DD5348" w:rsidRDefault="00612423" w:rsidP="00612423">
      <w:pPr>
        <w:pStyle w:val="EndNoteBibliography"/>
        <w:spacing w:after="0"/>
        <w:ind w:left="720" w:hanging="720"/>
      </w:pPr>
      <w:r>
        <w:rPr>
          <w:lang w:val="pt-BR"/>
        </w:rPr>
        <w:t>Fosso Wamba, S.</w:t>
      </w:r>
      <w:r w:rsidRPr="00612423">
        <w:rPr>
          <w:lang w:val="pt-BR"/>
        </w:rPr>
        <w:t xml:space="preserve">, Fotso, M., Mosconi, E., &amp; Chai, J. (2023). </w:t>
      </w:r>
      <w:r w:rsidRPr="00DD5348">
        <w:t xml:space="preserve">Assessing the potential of plastic waste management in the circular economy: a longitudinal case study in an emerging economy. </w:t>
      </w:r>
      <w:r w:rsidRPr="00DD5348">
        <w:rPr>
          <w:i/>
        </w:rPr>
        <w:t>Annals of Operations Research</w:t>
      </w:r>
      <w:r w:rsidRPr="00DD5348">
        <w:t xml:space="preserve">, 1-23. </w:t>
      </w:r>
    </w:p>
    <w:p w14:paraId="44310AF8" w14:textId="606EF172" w:rsidR="00612423" w:rsidRPr="00DD5348" w:rsidRDefault="00612423" w:rsidP="00612423">
      <w:pPr>
        <w:pStyle w:val="EndNoteBibliography"/>
        <w:spacing w:after="0"/>
        <w:ind w:left="720" w:hanging="720"/>
      </w:pPr>
      <w:r>
        <w:t>Fosso Wamba, S.</w:t>
      </w:r>
      <w:r w:rsidRPr="00DD5348">
        <w:t xml:space="preserve">, Gunasekaran, A., Akter, S., Ren, S. J.-f., Dubey, R., &amp; Childe, S. J. (2017). Big data analytics and firm performance: Effects of dynamic capabilities. </w:t>
      </w:r>
      <w:r w:rsidRPr="00DD5348">
        <w:rPr>
          <w:i/>
        </w:rPr>
        <w:t>Journal of Business Research, 70</w:t>
      </w:r>
      <w:r w:rsidRPr="00DD5348">
        <w:t xml:space="preserve">, 356-365. </w:t>
      </w:r>
    </w:p>
    <w:p w14:paraId="1BDF0F7C" w14:textId="6CE22CF8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Fosso Wamba, S., Guthrie, C., Queiroz, M. M., &amp; Twinomurinzi, H. (2023). </w:t>
      </w:r>
      <w:r w:rsidRPr="00DD5348">
        <w:t xml:space="preserve">Digital Technologies and COVID-19 Vaccine Acceptance: Evidence From France and South Africa. </w:t>
      </w:r>
      <w:r w:rsidRPr="00DD5348">
        <w:rPr>
          <w:i/>
        </w:rPr>
        <w:t>Journal of Global Information Management (JGIM), 31</w:t>
      </w:r>
      <w:r w:rsidRPr="00DD5348">
        <w:t xml:space="preserve">(1), 1-24. </w:t>
      </w:r>
    </w:p>
    <w:p w14:paraId="3F5E3C30" w14:textId="021A4E69" w:rsidR="00612423" w:rsidRPr="00DD5348" w:rsidRDefault="00612423" w:rsidP="00612423">
      <w:pPr>
        <w:pStyle w:val="EndNoteBibliography"/>
        <w:spacing w:after="0"/>
        <w:ind w:left="720" w:hanging="720"/>
      </w:pPr>
      <w:r>
        <w:t>Fosso Wamba, S.</w:t>
      </w:r>
      <w:r w:rsidRPr="00DD5348">
        <w:t xml:space="preserve">, Lefebvre, L. A., Bendavid, Y., &amp; Lefebvre, É. (2008). Exploring the impact of RFID technology and the EPC network on mobile B2B eCommerce: A case study in the retail industry. </w:t>
      </w:r>
      <w:r w:rsidRPr="00DD5348">
        <w:rPr>
          <w:i/>
        </w:rPr>
        <w:t>International Journal of Production Economics, 112</w:t>
      </w:r>
      <w:r w:rsidRPr="00DD5348">
        <w:t xml:space="preserve">(2), 614-629. </w:t>
      </w:r>
    </w:p>
    <w:p w14:paraId="0A870422" w14:textId="2FC36B8E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Fosso Wamba, S., &amp; Ngai, E. W. (2013). </w:t>
      </w:r>
      <w:r w:rsidRPr="00DD5348">
        <w:t xml:space="preserve">Internet of Things in healthcare: the case of RFID-enabled asset management. </w:t>
      </w:r>
      <w:r w:rsidRPr="00DD5348">
        <w:rPr>
          <w:i/>
        </w:rPr>
        <w:t>International Journal of Biomedical Engineering and Technology 45, 11</w:t>
      </w:r>
      <w:r w:rsidRPr="00DD5348">
        <w:t xml:space="preserve">(3), 318-335. </w:t>
      </w:r>
    </w:p>
    <w:p w14:paraId="77EE40F8" w14:textId="1CCFDDA9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Fosso Wamba, S., &amp; Queiroz, M. M. (2022b). </w:t>
      </w:r>
      <w:r w:rsidRPr="00DD5348">
        <w:t xml:space="preserve">Industry 4.0 and the supply chain digitalisation: a blockchain diffusion perspective. </w:t>
      </w:r>
      <w:r w:rsidRPr="00DD5348">
        <w:rPr>
          <w:i/>
        </w:rPr>
        <w:t>Production Planning &amp; Control, 33</w:t>
      </w:r>
      <w:r w:rsidRPr="00DD5348">
        <w:t xml:space="preserve">(2-3), 193-210. </w:t>
      </w:r>
    </w:p>
    <w:p w14:paraId="0A3F558B" w14:textId="18452CE6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rPr>
          <w:lang w:val="pt-BR"/>
        </w:rPr>
        <w:t xml:space="preserve">Fosso Wamba, S., Queiroz, M. M., Blome, C., &amp; Sivarajah, U. (2021). </w:t>
      </w:r>
      <w:r w:rsidRPr="00DD5348">
        <w:t xml:space="preserve">Fostering financial inclusion in a developing country: Predicting user acceptance of mobile wallets in Cameroon. </w:t>
      </w:r>
      <w:r w:rsidRPr="00DD5348">
        <w:rPr>
          <w:i/>
        </w:rPr>
        <w:t>Journal of Global Information Management (JGIM), 29</w:t>
      </w:r>
      <w:r w:rsidRPr="00DD5348">
        <w:t xml:space="preserve">(4), 195-220. </w:t>
      </w:r>
    </w:p>
    <w:p w14:paraId="2E647705" w14:textId="4E793A8E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Fosso Wamba, S., Queiroz, M. M., &amp; Hamzi, L. (2023). </w:t>
      </w:r>
      <w:r w:rsidRPr="00DD5348">
        <w:t xml:space="preserve">A bibliometric and multi-disciplinary quasi-systematic analysis of social robots: Past, future, and insights of human-robot interaction. </w:t>
      </w:r>
      <w:r w:rsidRPr="00DD5348">
        <w:rPr>
          <w:i/>
        </w:rPr>
        <w:t>Technological Forecasting and Social Change, 197</w:t>
      </w:r>
      <w:r w:rsidRPr="00DD5348">
        <w:t xml:space="preserve">, 122912. </w:t>
      </w:r>
    </w:p>
    <w:p w14:paraId="5F36C4C5" w14:textId="6CA5B488" w:rsidR="00612423" w:rsidRPr="00DD5348" w:rsidRDefault="00612423" w:rsidP="00612423">
      <w:pPr>
        <w:pStyle w:val="EndNoteBibliography"/>
        <w:spacing w:after="0"/>
        <w:ind w:left="720" w:hanging="720"/>
      </w:pPr>
      <w:r>
        <w:t>Fosso Wamba, S.</w:t>
      </w:r>
      <w:r w:rsidRPr="00DD5348">
        <w:t xml:space="preserve">, Queiroz, M. M., Jabbour, C. J. C., &amp; Shi, C. V. (2023). Are both generative AI and ChatGPT game changers for 21st-Century operations and supply chain excellence? </w:t>
      </w:r>
      <w:r w:rsidRPr="00DD5348">
        <w:rPr>
          <w:i/>
        </w:rPr>
        <w:t>International Journal of Production Economics, 265</w:t>
      </w:r>
      <w:r w:rsidRPr="00DD5348">
        <w:t xml:space="preserve">, 109015. </w:t>
      </w:r>
    </w:p>
    <w:p w14:paraId="73A837E4" w14:textId="6DEA740B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Fosso Wamba, S., Queiroz, M. M., &amp; Trinchera, L. (2020). </w:t>
      </w:r>
      <w:r w:rsidRPr="00DD5348">
        <w:t xml:space="preserve">Dynamics between blockchain adoption determinants and supply chain performance: An empirical investigation. </w:t>
      </w:r>
      <w:r w:rsidRPr="00DD5348">
        <w:rPr>
          <w:i/>
        </w:rPr>
        <w:t>International Journal of Production Economics, 229</w:t>
      </w:r>
      <w:r w:rsidRPr="00DD5348">
        <w:t xml:space="preserve">, 107791. </w:t>
      </w:r>
    </w:p>
    <w:p w14:paraId="177529A1" w14:textId="09B31BA9" w:rsidR="00612423" w:rsidRPr="00DD5348" w:rsidRDefault="00612423" w:rsidP="00612423">
      <w:pPr>
        <w:pStyle w:val="EndNoteBibliography"/>
        <w:spacing w:after="0"/>
        <w:ind w:left="720" w:hanging="720"/>
      </w:pPr>
      <w:r w:rsidRPr="00612423">
        <w:t xml:space="preserve">Fosso Wamba, S., Queiroz, M. M., &amp; Trinchera, L. (2024). </w:t>
      </w:r>
      <w:r w:rsidRPr="00DD5348">
        <w:t xml:space="preserve">The role of artificial intelligence-enabled dynamic capability on environmental performance: The mediation effect of a data-driven culture in France and the USA. </w:t>
      </w:r>
      <w:r w:rsidRPr="00DD5348">
        <w:rPr>
          <w:i/>
        </w:rPr>
        <w:t>International Journal of Production Economics, 268</w:t>
      </w:r>
      <w:r w:rsidRPr="00DD5348">
        <w:t xml:space="preserve">, 109131. </w:t>
      </w:r>
    </w:p>
    <w:p w14:paraId="3B38261B" w14:textId="77777777" w:rsidR="00612423" w:rsidRPr="00DD5348" w:rsidRDefault="00612423" w:rsidP="00612423">
      <w:pPr>
        <w:pStyle w:val="EndNoteBibliography"/>
        <w:spacing w:after="0"/>
        <w:ind w:left="720" w:hanging="720"/>
      </w:pPr>
      <w:r w:rsidRPr="00894EF0">
        <w:t xml:space="preserve">Wulandhari, N. B. I., Mishra, N., Dora, M., &amp; Samuel, F. W. (2021). </w:t>
      </w:r>
      <w:r w:rsidRPr="00DD5348">
        <w:t xml:space="preserve">Understanding rural Do-It-Yourself science through social learning in communities of practice. </w:t>
      </w:r>
      <w:r w:rsidRPr="00DD5348">
        <w:rPr>
          <w:i/>
        </w:rPr>
        <w:t>Technological Forecasting and Social Change, 163</w:t>
      </w:r>
      <w:r w:rsidRPr="00DD5348">
        <w:t xml:space="preserve">, 120411. </w:t>
      </w:r>
    </w:p>
    <w:p w14:paraId="4039AFAA" w14:textId="4DB07A49" w:rsidR="00612423" w:rsidRPr="00DD5348" w:rsidRDefault="00612423" w:rsidP="00612423">
      <w:pPr>
        <w:pStyle w:val="EndNoteBibliography"/>
        <w:spacing w:after="0"/>
        <w:ind w:left="720" w:hanging="720"/>
      </w:pPr>
      <w:r w:rsidRPr="00DD5348">
        <w:t xml:space="preserve">Yoshikuni, A. C., Dwivedi, R., Zhou, D., &amp; </w:t>
      </w:r>
      <w:r>
        <w:t>Fosso Wamba, S.</w:t>
      </w:r>
      <w:r w:rsidRPr="00DD5348">
        <w:t xml:space="preserve"> (2023). Big data and business analytics enabled innovation and dynamic capabilities in organizations: developing and validating scale. </w:t>
      </w:r>
      <w:r w:rsidRPr="00DD5348">
        <w:rPr>
          <w:i/>
        </w:rPr>
        <w:t>International Journal of Information Management Data Insights, 3</w:t>
      </w:r>
      <w:r w:rsidRPr="00DD5348">
        <w:t xml:space="preserve">(2), 100206. </w:t>
      </w:r>
    </w:p>
    <w:p w14:paraId="0014F07E" w14:textId="77777777" w:rsidR="00612423" w:rsidRPr="00DD5348" w:rsidRDefault="00612423" w:rsidP="00612423">
      <w:pPr>
        <w:pStyle w:val="EndNoteBibliography"/>
        <w:ind w:left="720" w:hanging="720"/>
      </w:pPr>
      <w:r w:rsidRPr="00DD5348">
        <w:t xml:space="preserve">Zaoui, S., Foguem, C., Tchuente, D., Fosso-Wamba, S., &amp; Kamsu-Foguem, B. (2023). The viability of supply chains with interpretable learning systems: The case of COVID-19 vaccine deliveries. </w:t>
      </w:r>
      <w:r w:rsidRPr="00DD5348">
        <w:rPr>
          <w:i/>
        </w:rPr>
        <w:t>Global Journal of Flexible Systems Management, 24</w:t>
      </w:r>
      <w:r w:rsidRPr="00DD5348">
        <w:t xml:space="preserve">(4), 633-657. </w:t>
      </w:r>
    </w:p>
    <w:p w14:paraId="50BFC5DD" w14:textId="3976736C" w:rsidR="00894EF0" w:rsidRPr="00894EF0" w:rsidRDefault="00612423" w:rsidP="00612423">
      <w:pPr>
        <w:rPr>
          <w:lang w:val="en-US"/>
        </w:rPr>
      </w:pPr>
      <w:r>
        <w:fldChar w:fldCharType="end"/>
      </w:r>
    </w:p>
    <w:p w14:paraId="1036CA62" w14:textId="77777777" w:rsidR="00894EF0" w:rsidRPr="00894EF0" w:rsidRDefault="00894EF0">
      <w:pPr>
        <w:rPr>
          <w:lang w:val="en-US"/>
        </w:rPr>
      </w:pPr>
      <w:r w:rsidRPr="00894EF0">
        <w:rPr>
          <w:lang w:val="en-US"/>
        </w:rPr>
        <w:br w:type="page"/>
      </w:r>
    </w:p>
    <w:p w14:paraId="74D8BA78" w14:textId="24794CA1" w:rsidR="00DD5348" w:rsidRPr="00CE46EB" w:rsidRDefault="00CE46EB" w:rsidP="00612423">
      <w:pPr>
        <w:rPr>
          <w:b/>
          <w:bCs/>
        </w:rPr>
      </w:pPr>
      <w:r w:rsidRPr="00CE46EB">
        <w:rPr>
          <w:b/>
          <w:bCs/>
          <w:highlight w:val="yellow"/>
        </w:rPr>
        <w:t>Citations (elles permettent de générer automatiques les références)</w:t>
      </w:r>
    </w:p>
    <w:p w14:paraId="03FDBD75" w14:textId="44981BF4" w:rsidR="00DD5348" w:rsidRPr="00612423" w:rsidRDefault="00DD5348">
      <w:pPr>
        <w:rPr>
          <w:lang w:val="en-US"/>
        </w:rPr>
      </w:pPr>
      <w:r>
        <w:fldChar w:fldCharType="begin">
          <w:fldData xml:space="preserve">Ym4+PHVybHM+PC91cmxzPjwvcmVjb3JkPjwvQ2l0ZT48Q2l0ZT48QXV0aG9yPldhbWJhPC9BdXRo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</w:fldData>
        </w:fldChar>
      </w:r>
      <w:r w:rsidRPr="00612423">
        <w:rPr>
          <w:lang w:val="en-US"/>
        </w:rPr>
        <w:instrText xml:space="preserve"> ADDIN EN.CITE </w:instrText>
      </w:r>
      <w:r>
        <w:fldChar w:fldCharType="begin">
          <w:fldData xml:space="preserve">PEVuZE5vdGU+PENpdGU+PEF1dGhvcj5Gb3NzbyBXYW1iYTwvQXV0aG9yPjxZZWFyPjIwMjM8L1ll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==
</w:fldData>
        </w:fldChar>
      </w:r>
      <w:r w:rsidRPr="00612423">
        <w:rPr>
          <w:lang w:val="en-US"/>
        </w:rPr>
        <w:instrText xml:space="preserve"> ADDIN EN.CITE.DATA </w:instrText>
      </w:r>
      <w:r>
        <w:fldChar w:fldCharType="end"/>
      </w:r>
      <w:r>
        <w:fldChar w:fldCharType="begin">
          <w:fldData xml:space="preserve">cjwvdGl0bGU+PC90aXRsZXM+PGRhdGVzPjx5ZWFyPjIwMTA8L3llYXI+PC9kYXRlcz48dXJscz48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==
</w:fldData>
        </w:fldChar>
      </w:r>
      <w:r w:rsidRPr="00612423">
        <w:rPr>
          <w:lang w:val="en-US"/>
        </w:rPr>
        <w:instrText xml:space="preserve"> ADDIN EN.CITE.DATA </w:instrText>
      </w:r>
      <w:r>
        <w:fldChar w:fldCharType="end"/>
      </w:r>
      <w:r>
        <w:fldChar w:fldCharType="begin">
          <w:fldData xml:space="preserve">PHRpdGxlcz48dGl0bGU+TWFraW5nIGludmVzdG1lbnQgZGVjaXNpb25zIG9uIFJGSUQgdGVjaG5v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==
</w:fldData>
        </w:fldChar>
      </w:r>
      <w:r w:rsidRPr="00612423">
        <w:rPr>
          <w:lang w:val="en-US"/>
        </w:rPr>
        <w:instrText xml:space="preserve"> ADDIN EN.CITE.DATA </w:instrText>
      </w:r>
      <w:r>
        <w:fldChar w:fldCharType="end"/>
      </w:r>
      <w:r>
        <w:fldChar w:fldCharType="begin">
          <w:fldData xml:space="preserve">cj48UmVjTnVtPjIzNDwvUmVjTnVtPjxyZWNvcmQ+PHJlYy1udW1iZXI+MjM0PC9yZWMtbnVtYmVy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==
</w:fldData>
        </w:fldChar>
      </w:r>
      <w:r w:rsidRPr="00612423">
        <w:rPr>
          <w:lang w:val="en-US"/>
        </w:rPr>
        <w:instrText xml:space="preserve"> ADDIN EN.CITE.DATA </w:instrText>
      </w:r>
      <w:r>
        <w:fldChar w:fldCharType="end"/>
      </w:r>
      <w:r>
        <w:fldChar w:fldCharType="begin">
          <w:fldData xml:space="preserve">Zm9yZWlnbi1rZXlzPjxrZXkgYXBwPSJFTiIgZGItaWQ9InhmZng5YTUyeWVlZDk5ZXZmZno1dDIy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==
</w:fldData>
        </w:fldChar>
      </w:r>
      <w:r w:rsidRPr="00612423">
        <w:rPr>
          <w:lang w:val="en-US"/>
        </w:rPr>
        <w:instrText xml:space="preserve"> ADDIN EN.CITE.DATA </w:instrText>
      </w:r>
      <w:r>
        <w:fldChar w:fldCharType="end"/>
      </w:r>
      <w:r>
        <w:fldChar w:fldCharType="begin">
          <w:fldData xml:space="preserve">bGU+PHNlY29uZGFyeS10aXRsZT5EaWdpdGFsIFRyYW5zZm9ybWF0aW9uIGZvciBhIFN1c3RhaW5h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==
</w:fldData>
        </w:fldChar>
      </w:r>
      <w:r w:rsidRPr="00612423">
        <w:rPr>
          <w:lang w:val="en-US"/>
        </w:rPr>
        <w:instrText xml:space="preserve"> ADDIN EN.CITE.DATA </w:instrText>
      </w:r>
      <w:r>
        <w:fldChar w:fldCharType="end"/>
      </w:r>
      <w:r>
        <w:fldChar w:fldCharType="begin">
          <w:fldData xml:space="preserve">Ym4+PHVybHM+PC91cmxzPjwvcmVjb3JkPjwvQ2l0ZT48Q2l0ZT48QXV0aG9yPldhbWJhPC9BdXRo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</w:fldData>
        </w:fldChar>
      </w:r>
      <w:r w:rsidRPr="00612423">
        <w:rPr>
          <w:lang w:val="en-US"/>
        </w:rPr>
        <w:instrText xml:space="preserve"> ADDIN EN.CITE.DATA </w:instrText>
      </w:r>
      <w:r>
        <w:fldChar w:fldCharType="end"/>
      </w:r>
      <w:r>
        <w:fldChar w:fldCharType="separate"/>
      </w:r>
      <w:r w:rsidRPr="00612423">
        <w:rPr>
          <w:noProof/>
          <w:lang w:val="en-US"/>
        </w:rPr>
        <w:t>(Fosso-Wamba, 2017; Samuel Fosso Wamba &amp; Queiroz, 2023; Samuel Fosso Wamba, Queiroz, &amp; Braganza, 2022; Samuel Fosso Wamba, Queiroz, Guthrie, &amp; Braganza, 2022; Samuel Fosso Wamba, Queiroz, Pappas, &amp; Sullivan, 2024; Samuel Fosso Wamba, Queiroz, Tan, &amp; Huo, 2023; Samuel Fosso Wamba, Queiroz, Wu, &amp; Sivarajah, 2020; Samuel Fosso Wamba &amp; Riggins, 2024; Samuel Fosso Wamba &amp; Takeoka Chatfield, 2011; Samuel FOSSO WAMBA &amp; Trinchera, 2014; Samuel Fosso Wamba &amp; Ygal, 2008; Garmaki, Boughzala, &amp; Wamba, 2016; Ghazi, Cui, Shen, Fosso, &amp; Li, 2020; Gnanzou &amp; Fosse Wamba, 2014; Gnanzou &amp; Fosso Wamba, 2014; Goodarzian, Wamba, Mathiyazhagan, &amp; Taghipour, 2021; Grover et al., 2019; Gumbo, Twinomurinzi, Bwalya, &amp; Wamba, 2023; Gunasekaran et al., 2018; Gunasekaran et al., 2017; A Gunasekaran et al., 2016; Gunasekaran, Tiwari, Dubey, &amp; Wamba, 2015, 2016; Gunasekaran et al.; Guthrie, Fosso-Wamba, &amp; Arnaud, 2021; Guthrie &amp; FOSSO WAMBA, 2020a, 2020b; Hamilton, Michael, &amp; Wamba, 2009, 2010a, 2010b; Harfouche, Saba, Aoun, &amp; Wamba, 2022; P. Hennelly, Srai, Graham, &amp; Wamba, 2019; P. A. Hennelly, Srai, Graham, &amp; Fosso Wamba, 2020; M. A. Hossain, Akter, Yanamandram, &amp; Wamba, 2023; T. M. T. Hossain, Akter, Kattiyapornpong, &amp; Wamba, 2017; Jain, Wamba Samuel, Shrivastava, &amp; Sharma, 2023; Ji-fan Ren, Fosso Wamba, Akter, Dubey, &amp; Childe, 2017; Johnson, Albizri, Harfouche, &amp; Fosso-Wamba, 2022; Kala Kamdjoug, Nguegang Tewamba, &amp; Fosso Wamba, 2019; Kamdjoug, Ntede, Wamba, Dongmo, &amp; Fobang, 2017; Kamdjoug, Tchana, Wamba, &amp; Teutio, 2023; Kamdjoug, Wamba-Taguimdje, Wamba, &amp; Kake, 2021; Kamdjoug Kala, Fosso Wamba, &amp; Kemayou Yombia, 2017; Kamsu-Foguem, Clermont, Tchuente, Tiako, &amp; Fosso Wamba, 2023; Karimi, Azadi, Farzipoor Saen, &amp; Fosso Wamba, 2022; Kavota, Kamdjoug, &amp; Wamba, 2020; Kavota, Kamdjoug, Wamba, &amp; Wanko; B. Keating, Coltman, Fosso Wamba, &amp; Baker, 2010; B. W. Keating, Coltman, Fosso-Wamba, &amp; Baker, 2010; Kesharwani, Mani, Gaur, Wamba, &amp; Kamble, 2021; Kim, Park, Mariani, &amp; Wamba, 2024; KUIKA WATAT, FOSSO WAMBA, &amp; KALA KAMDJOUG, 2018; A. Kumar, Choi, Wamba, Gupta, &amp; Tan, 2021; D. Kumar, Singh, Mishra, &amp; Wamba, 2022; Laaraj, Nakara, &amp; Fosso Wamba, 2022; Laaraj, Nakara, &amp; Wamba, 2020; Latan, Jabbour, de Sousa Jabbour, Renwick, et al., 2018; Latan, Jabbour, de Sousa Jabbour, Wamba, &amp; Shahbaz, 2018; Lauras, Faugère, &amp; Wamba, 2023; L.-A. Lefebvre, Lefebvre, Fosso Wamba, &amp; Boeck, 2007; L. Lefebvre, Lefebvre, Bendavid, Wamba, &amp; Boeck, 2005; L. A. Lefebvre, Lefebvre, Bendavicf, Wamba, &amp; Boecka'b, 2008; L. A. Lefebvre, Lefebvre, Bendavid, Wamba, &amp; Boeck, 2006; Léger, Cassivi, &amp; Fosso Wamba, 2004; Loh, Lee, Tan, Ooi, &amp; Fosso Wamba, 2022; Mabad, Ali, Ally, Wamba, &amp; Chan, 2021; M. Mariani, Wamba, Castaldo, &amp; Santoro, 2023; M. M. Mariani &amp; Wamba, 2020; Mariappan, Devi, Venkataraman, &amp; Fosso Wamba, 2022; Matli &amp; Wamba, 2023; MBALLA ONANA, KALA KAMDJOUG, FOSSO WAMBA, &amp; ANDEME BIKORO, 2017; K Michael, R Abbas, RA Calvo, G Roussos, E Scornavacca, &amp; S Fosso Wamba; KATINA MICHAEL et al.; K Michael, R Abbas, RA Calvo, G Roussos, E Scornavacca, S Fosso Wamba, et al.; Michael, Abbas, et al., 2020a, 2020b; Michael, Abbas, Calvo, et al., 2021; Michael, Abbas, Carvalko, &amp; Wamba, 2021; Michael, Abbas, Roussos, Scornavacca, &amp; Fosso-Wamba, 2020a, 2020b; K Michael, R Abbas, G Roussos, et al.; Mines-Telecom &amp; Wamba; Mishra et al., 2016; Motamarri, Akter, Yanamandram, &amp; Wamba, 2017; Ngai, Gunasekaran, Fosso Wamba, Akter, &amp; Dubey; Ngai, Gunasekaran, Fosso Wamba, Akter, &amp; Dubey; Ngai, Gunasekaran, Wamba, Akter, &amp; Dubey, 2017; Ngassam, Kamdjoug, Wafo, &amp; Wamba, 2019; Ngassam, Kamdjoug, &amp; Wamba, 2018; Nitcheu Tcheuffa, Kala Kamdjoug, &amp; Fosso Wamba, 2020; Noutsa, Kala Kamdjoug, &amp; Fosso Wamba, 2017; Noutsa Fobang, Fosso Wamba, &amp; Kala Kamdjoug, 2019; Ntsafack Dongmo, Kala Kamdjoug, &amp; Fosso Wamba, 2020; Ntsafack, Kamdjoug, &amp; Wamba, 2018, 2020; Nyawa, Tchuente, &amp; Fosso-Wamba, 2022; Nyawa, Tchuente, &amp; Wamba, 2023; Okonkwo, Amusa, Twinomurinzi, &amp; Wamba, 2022; Ologeanu-Taddei, Guthrie, &amp; Fosso-Wamba, 2023; Ologeanu-Taddei, Guthrie, &amp; Wamba, 2022; Ooi et al., 2023; Thanos Papadopoulos, Gunasekaran, Dubey, Altay, et al., 2017; Thanos Papadopoulos, Gunasekaran, Dubey, &amp; Fosso Wamba, 2017; T Papadopoulos et al., 2016; Pappas, Wamba, &amp; Michael, 2019; Pardo, Niehaves, &amp; Wamba, 2012; Pardo, Schuppan, &amp; Wamba, 2014; Pergl, Molhanec, Babkin, &amp; Wamba, 2016; Pierre-Majorique, Cassivi, &amp; Wamba, 2004; Queiroz &amp; Fosso Wamba, 2020, 2021; Queiroz, Fosso Wamba, &amp; Branski, 2022; Queiroz, Fosso Wamba, Chiappetta Jabbour, Lopes de Sousa Jabbour, &amp; Machado, 2022; Queiroz, Fosso Wamba, De Bourmont, &amp; Telles, 2021; Queiroz, Fosso Wamba, Machado, &amp; Telles, 2020; Queiroz, Fosso Wamba, Raut, &amp; Pappas, 2023; Queiroz, Ivanov, Dolgui, &amp; Fosso Wamba, 2022; Queiroz &amp; Wamba, 2019, 2022; Queiroz, Wamba, Jabbour, &amp; Machado, 2022; Queiroz, Wamba, Pereira, &amp; Jabbour, 2023; Ramalingam, Christophe, &amp; Samuel, 2017, 2018; A Rejeb et al.; Abderahman Rejeb et al., 2022; Abderahman Rejeb, Keogh, Wamba, &amp; Treiblmaier, 2020; Riahi, Saikouk, Badraoui, &amp; Fosso Wamba, 2023; F. Riggins &amp; Fosso Wamba, 2019, 2024; F. Riggins, Wamba, &amp; Dehmer, 2016; F. J. Riggins &amp; Wamba, 2015; F. J. Riggins, Wamba, &amp; Dehmer, 2015; Sabharwal, Miah, &amp; Fosso Wamba, 2022; Sabharwal, Miah, Wamba, &amp; Cook, 2024; Samad, Sharma, Ganguly, Wamba, &amp; Jain, 2023; Samuel; Samuel &amp; Edwards, 2014a, 2014b; Schiavone, Singh, &amp; Wamba; Shen, Shvonski, Cui, &amp; Wamba, 2022; Shet, Poddar, Samuel, &amp; Dwivedi, 2021; Shi, Venkatesh, Venkatesh, Fosso Wamba, &amp; Wang, 2023; Shibin et al., 2016; Smyth, Dennehy, &amp; Fosso-Wamba, 2021; Srivastava, Sharma, Kaur, Wamba, &amp; Wang, 2021; Y. Sullivan, Fosso Wamba, &amp; Dunaway, 2023; Y. Sullivan, Nyawa, &amp; Fosso Wamba, 2023; Y. Sullivan &amp; Wamba, 2022; Y. Sullivan &amp; Wamba, 2023, 2024; Y. W. Sullivan &amp; Fosso Wamba, 2022; Sultana, Akter, Kyriazis, &amp; Wamba, 2021; Talwar, Kaur, Fosso Wamba, &amp; Dhir, 2021; Tamilmani, Rana, Wamba, &amp; Dwivedi, 2021; Taylor, Caldwell, van den Heuvel, &amp; Patterson, 2011; Tchuente, Nyawa, &amp; Wamba, 2021; Tewamba, Kamdjoug, Bitjoka, Wamba, &amp; Bahanag, 2019; Tibben &amp; Fosso Wamba, 2018; Toukam &amp; Wamba, 2012; Venkatesh, Shaw, Sykes, Wamba, &amp; Macharia, 2017; Wamba-Taguimdje, Fosso Wamba, Kala Kamdjoug, &amp; Tchatchouang Wanko, 2020; Wamba-Taguimdje, Wamba, Kamdjoug, &amp; Wanko, 2020; SF Wamba; Samuel Wamba; SF Wamba, Bendavid, Lefebvre, &amp; Lefebvre, 2006; S Wamba &amp; Bhattacharya, 2015; SF Wamba, Coltman, &amp; Michael, 2008; SF Wamba &amp; LA; S. Wamba, E. Lefebvre, Y. Bendavid, &amp; L. Lefebvre, 2008; Samuel Wamba, Ramirez, Lefebvre, &amp; Lefebvre, 2006; S Wamba &amp; Ygal, 2008; S. F. Wamba, 2008, 2014, 2015a, 2015b, 2018, 2022; S. F. Wamba &amp; Akter, 2016, 2018; S. F. Wamba, Akter, &amp; Bhattacharyya, 2016; S. F. Wamba, Akter, Edwards, Chopin, &amp; Gnanzou, 2014, 2015; S. F. Wamba, Akter, &amp; Guthrie, 2020; S. F. Wamba, Akter, Kang, Bhattacharya, &amp; Upal, 2016; S. F. Wamba, Anand, &amp; Carter, 2013a, 2013b; S. F. Wamba, Bawack, &amp; Carillo, 2019; S. F. Wamba, Bawack, Guthrie, Queiroz, &amp; Carillo, 2021; S. F. Wamba, Bhattacharya, Trinchera, &amp; Ngai, 2017; S. F. Wamba &amp; Boeck, 2008; S. F. Wamba &amp; Carter, 2013, 2016; S. F. Wamba &amp; Chatfield, 2010; S. F. Wamba, Dubey, Gunasekaran, &amp; Akter, 2020; S. F. Wamba &amp; Education; S. F. Wamba, Fotso, Mosconi, &amp; Chai, 2023; S. F. Wamba, Gumbo, Twinomurinzi, Bwalya, &amp; Mpinganjira, 2023; S. F. Wamba &amp; Gunasekaran; S. F. Wamba, Gunasekaran, et al., 2017; S. F. Wamba, Gunasekaran, &amp; Ngai; S. F. Wamba, Gunasekaran, Ngai, &amp; Dubey; S. F. Wamba, Guthrie, Queiroz, &amp; Twinomurinzi, 2023; S. F. Wamba, Keating, Coltman, &amp; Michael, 2009; S. F. Wamba, Lefebvre, Bendavid, &amp; Lefebvre, 2017; S. F. Wamba, E. Lefebvre, Y. Bendavid, &amp; L. Lefebvre, 2008; S. F. Wamba, L. A. Lefebvre, Y. Bendavid, &amp; É. Lefebvre, 2008; S. F. Wamba, Lefebvre, &amp; Lefebvre, 2006; S. F. Wamba &amp; Michael, 2008; S. F. Wamba &amp; Mont Saint Aignan, 2015; S. F. Wamba, E. Ngai, F. Riggins, &amp; S. Akter, 2017; S. F. Wamba &amp; Ngai, 2011, 2012, 2013; S. F. Wamba, E. W. Ngai, F. Riggins, &amp; S. Akter, 2017; S. F. Wamba, Pardo, &amp; Niehaves, 2013; S. F. Wamba &amp; Queiroz, 2019a, 2019b, 2019c, 2020, 2021, 2022a, 2022b; S. F. Wamba, Queiroz, Blome, &amp; Sivarajah, 2021, 2023; S. F. Wamba, Queiroz, &amp; Braganza, 2022; S. F. Wamba, Queiroz, Gunasekaran, &amp; Twinomurinzi; S. F. Wamba, Queiroz, &amp; Guthrie; S. F. Wamba, Queiroz, &amp; Hamzi, 2023; S. F. Wamba, Queiroz, Jabbour, &amp; Shi, 2023; S. F. Wamba, Queiroz, Roscoe, et al., 2021a, 2021b; S. F. Wamba, Queiroz, &amp; Trinchera, 2020, 2024; S. F. Wamba &amp; Riggins; S. F. Wamba &amp; Riggins; S. F. Wamba &amp; Wicks, 2010; Wanko, Kamdjoug, &amp; Wamba, 2019; Watat, Wamba, &amp; Kamdjoug, 2018; Wicks &amp; Fosso Wamba, 2010; Wilfried, Kamdjoug, &amp; Wamba; Wilfried, Kamdjoug, Wamba, &amp; FOSSO; Wulandhari, Mishra, Dora, &amp; Samuel, 2021; Yoshikuni, Dwivedi, Zhou, &amp; Wamba, 2023; Zaoui, Foguem, Tchuente, Fosso-Wamba, &amp; Kamsu-Foguem, 2023)</w:t>
      </w:r>
      <w:r>
        <w:fldChar w:fldCharType="end"/>
      </w:r>
    </w:p>
    <w:p w14:paraId="68C9C459" w14:textId="20FA4CCF" w:rsidR="00DD5348" w:rsidRPr="00612423" w:rsidRDefault="00DD5348">
      <w:pPr>
        <w:rPr>
          <w:lang w:val="en-US"/>
        </w:rPr>
      </w:pPr>
    </w:p>
    <w:p w14:paraId="3D615965" w14:textId="09B48A7E" w:rsidR="00DD5348" w:rsidRPr="00612423" w:rsidRDefault="00DD5348">
      <w:pPr>
        <w:rPr>
          <w:lang w:val="en-US"/>
        </w:rPr>
      </w:pPr>
      <w:proofErr w:type="gramStart"/>
      <w:r w:rsidRPr="00612423">
        <w:rPr>
          <w:lang w:val="en-US"/>
        </w:rPr>
        <w:t>Part  1</w:t>
      </w:r>
      <w:proofErr w:type="gramEnd"/>
    </w:p>
    <w:p w14:paraId="6E31B73F" w14:textId="4C74CFE7" w:rsidR="00DD5348" w:rsidRPr="00612423" w:rsidRDefault="00DD5348">
      <w:pPr>
        <w:rPr>
          <w:lang w:val="en-US"/>
        </w:rPr>
      </w:pPr>
      <w:r>
        <w:fldChar w:fldCharType="begin">
          <w:fldData xml:space="preserve">eDlhNTJ5ZWVkOTlldmZmejV0MjJwMnNkdndmZmZ3ZWYyIiB0aW1lc3RhbXA9IjE3MDcyMjcxNTYi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</w:fldData>
        </w:fldChar>
      </w:r>
      <w:r w:rsidRPr="00612423">
        <w:rPr>
          <w:lang w:val="en-US"/>
        </w:rPr>
        <w:instrText xml:space="preserve"> ADDIN EN.CITE </w:instrText>
      </w:r>
      <w:r>
        <w:fldChar w:fldCharType="begin">
          <w:fldData xml:space="preserve">PEVuZE5vdGU+PENpdGU+PEF1dGhvcj5BYmFkaWU8L0F1dGhvcj48WWVhcj4yMDE5PC9ZZWFyPjxS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==
</w:fldData>
        </w:fldChar>
      </w:r>
      <w:r w:rsidRPr="00612423">
        <w:rPr>
          <w:lang w:val="en-US"/>
        </w:rPr>
        <w:instrText xml:space="preserve"> ADDIN EN.CITE.DATA </w:instrText>
      </w:r>
      <w:r>
        <w:fldChar w:fldCharType="end"/>
      </w:r>
      <w:r>
        <w:fldChar w:fldCharType="begin">
          <w:fldData xml:space="preserve">L2tleT48L2ZvcmVpZ24ta2V5cz48cmVmLXR5cGUgbmFtZT0iQ29uZmVyZW5jZSBQcm9jZWVkaW5n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==
</w:fldData>
        </w:fldChar>
      </w:r>
      <w:r w:rsidRPr="00612423">
        <w:rPr>
          <w:lang w:val="en-US"/>
        </w:rPr>
        <w:instrText xml:space="preserve"> ADDIN EN.CITE.DATA </w:instrText>
      </w:r>
      <w:r>
        <w:fldChar w:fldCharType="end"/>
      </w:r>
      <w:r>
        <w:fldChar w:fldCharType="begin">
          <w:fldData xml:space="preserve">b25kYXJ5LXRpdGxlPkpvdXJuYWwgb2YgQnVzaW5lc3MgUmVzZWFyY2g8L3NlY29uZGFyeS10aXRs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==
</w:fldData>
        </w:fldChar>
      </w:r>
      <w:r w:rsidRPr="00612423">
        <w:rPr>
          <w:lang w:val="en-US"/>
        </w:rPr>
        <w:instrText xml:space="preserve"> ADDIN EN.CITE.DATA </w:instrText>
      </w:r>
      <w:r>
        <w:fldChar w:fldCharType="end"/>
      </w:r>
      <w:r>
        <w:fldChar w:fldCharType="begin">
          <w:fldData xml:space="preserve">ZW1lbnQgSm91cm5hbDwvZnVsbC10aXRsZT48L3BlcmlvZGljYWw+PHBhZ2VzPjQ3MC00NzY8L3Bh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==
</w:fldData>
        </w:fldChar>
      </w:r>
      <w:r w:rsidRPr="00612423">
        <w:rPr>
          <w:lang w:val="en-US"/>
        </w:rPr>
        <w:instrText xml:space="preserve"> ADDIN EN.CITE.DATA </w:instrText>
      </w:r>
      <w:r>
        <w:fldChar w:fldCharType="end"/>
      </w:r>
      <w:r>
        <w:fldChar w:fldCharType="begin">
          <w:fldData xml:space="preserve">eDlhNTJ5ZWVkOTlldmZmejV0MjJwMnNkdndmZmZ3ZWYyIiB0aW1lc3RhbXA9IjE3MDcyMjcxNTYi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</w:fldData>
        </w:fldChar>
      </w:r>
      <w:r w:rsidRPr="00612423">
        <w:rPr>
          <w:lang w:val="en-US"/>
        </w:rPr>
        <w:instrText xml:space="preserve"> ADDIN EN.CITE.DATA </w:instrText>
      </w:r>
      <w:r>
        <w:fldChar w:fldCharType="end"/>
      </w:r>
      <w:r>
        <w:fldChar w:fldCharType="separate"/>
      </w:r>
      <w:r w:rsidRPr="00612423">
        <w:rPr>
          <w:noProof/>
          <w:lang w:val="en-US"/>
        </w:rPr>
        <w:t>(Abadie, Carillo, Fosso Wamba, &amp; Badot, 2019; Abanda Maga, Kala Kamdjoug, Fosso Wamba, &amp; Nitcheu Tcheuffa, 2019; R Abbas et al., 2020; ROBA ABBAS et al.; Akter, Bandara, et al., 2019; Akter, Bhattacharyya, Wamba, &amp; Aditya, 2016; Akter, Fosso Wamba, Barrett, &amp; Biswas, 2019; Akter, Fosso Wamba, &amp; Dewan, 2017; Akter, Gunasekaran, Wamba, Babu, &amp; Hani, 2020; Akter et al., 2018; Akter, Sultana, et al., 2023; Akter &amp; Wamba, 2016, 2019; Akter, Wamba, &amp; D’Ambra, 2019; Akter, Wamba, Gunasekaran, Dubey, &amp; Childe, 2016; Akter, Wamba, Mariani, &amp; Hani, 2021; Akter, Wamba, Sajib, &amp; Hossain, 2023; Al-Ghazi, Shen, Fosso Wamba, Cui, &amp; Li, 2021; Abdulaziz Alghazi, Cui, Shen, Wamba, &amp; Li, 2020; Abdulaziz Alghazi, Cui, Wamba, Li, &amp; Shen, 2018; Abulaziz AlGhazi, Li, Cui, Fosso, &amp; Shen, 2018; Abdulaziz Alghazi, Li, Cui, Wamba, &amp; Shen, 2018; Abdulaziz Alghazi, Li, Shen, &amp; Fosso Wamba, 2017; Ali, Shrestha, Soar, &amp; Wamba, 2018; S. Alqahtani &amp; S. Wamba, 2012; S. Alqahtani &amp; S. F. Wamba, 2012a, 2012b; Anand &amp; Fosso Wamba, 2013; Anand, Fosso Wamba, &amp; Gnanzou, 2013; Anand, Fosso Wamba, &amp; Sharma, 2013; Anand, Wamba, &amp; Sharma; Doriane Micaëla Andeme Bikoro, Fosso Wamba, &amp; Etoua, 2022; Doriane Micaela Andeme Bikoro, Fosso Wamba, &amp; Kala Kamdjoug, 2018, 2019; Angéla, Robert, &amp; Samuel, 2019; Balie Djong, Kala Kamdjoug, &amp; Fosso Wamba, 2018; Barjis &amp; Fosso Wamba, 2010; Barjis &amp; Wamba, 2010; Barro, Degila, Zennaro, &amp; Wamba, 2018; Baudier, Ammi, &amp; Wamba, 2020; Baudier &amp; Wamba, 2020; R. Bawack, Fosso-Wamba, &amp; Carillo; R. Bawack, S. Fosso Wamba, &amp; K. Carillo, 2019; R. Bawack, S. Fosso Wamba, &amp; K. D. Carillo, 2019; R. E. Bawack, S. Fosso Wamba, &amp; K. Carillo, 2019; Ransome Epie Bawack, Fosso Wamba, &amp; Carillo, 2021; Ransome E Bawack, Kamdjoug, Wamba, &amp; Noutsa, 2022; Ransome Epie Bawack, Wamba, &amp; Carillo, 2021a, 2021b; Ransome Epie Bawack, Wamba, Carillo, &amp; Akter, 2022; Ransome Epie Bawack, Wamba, Scornavacca, &amp; Carillo, 2019; Behl, Pereira, Nigam, Wamba, &amp; Sindhwani, 2024; Belhadi, Kamble, Fosso Wamba, &amp; Queiroz, 2022; Bendavicf, Lefebvre, Lefebvre, &amp; Wamba, 2008; Bendavid, Lefebvre, Lefebvre, &amp; Fosso-Wamba, 2009; Bendavid, Lefebvre, Lefebvre, &amp; Wamba, 2007; Bendavid, Wamba, &amp; Barjis, 2013; Bendavid, Wamba, &amp; Lefebvre, 2006; BendavidF, Lefebvre, Lefebvre, &amp; Wamba, 2008; Bhattacharya &amp; FOSSO WAMBA, 2015; Bhattacharya, Ramakrishnan, &amp; Wamba, 2023; Bhattacharya &amp; Wamba, 2018; Bhattacharya, Wamba, &amp; Kamdjoug, 2019; Bhatti, Ahmed, Ferraris, Hirwani Wan Hussain, &amp; Wamba, 2022; Bikoro, Wamba, &amp; Etoua, 2021; BIKORO, WAMBA, &amp; KAMDJOUG; Boeck &amp; Fosso Wamba, 2008; Borau, Otterbring, Laporte, &amp; Fosso Wamba, 2021; Borau &amp; Wamba, 2019; Bracarense, Bawack, Fosso Wamba, &amp; Carillo, 2022; Brinch, Gunasekaran, &amp; Wamba, 2021; Brinch &amp; Wamba, 2018a, 2018b; Bureau et al., 2010; Castro &amp; Wamba, 2007; Cécile Angéla, Jean Robert, &amp; Samuel, 2020; A. Chatfield &amp; Fosso Wamba, 2012; A. T. Chatfield, Wamba, &amp; Tatano, 2010; Chatterjee, Chaudhuri, Mariani, &amp; Wamba, 2023a, 2023b; Chatterjee, Mariani, &amp; Wamba, 2023; A. Chaudhuri, Bhatia, Kayikci, Fernandes, &amp; Fosso-Wamba, 2021; R. Chaudhuri, Chatterjee, Mariani, &amp; Wamba, 2024; Dane, Michael, &amp; Wamba, 2009; De Moya, Pallud, &amp; Wamba, 2021; de Waal, Nyawa, &amp; Wamba, 2023; Degila, Soude, &amp; Wamba, 2022; Dennehy et al.; Dennehy, Pappas, Samuel, &amp; Katina, 2020; Dennehy, Pappas, Wamba, &amp; Michael, 2021; Djofack, Nkene Ndeme, &amp; Fosso Wamba, 2023; Dubey, 2019; Dubey, Gunasekaran, Childe, Fosso Wamba, &amp; Papadopoulos, 2016; Dubey et al., 2021; Dubey et al., 2018; Dubey, Gunasekaran, Childe, Papadopoulos, et al., 2019; Dubey, Gunasekaran, Childe, Papadopoulos, &amp; Wamba, 2017; Dubey, Gunasekaran, Childe, Papadopoulos, et al., 2016; Dubey, Gunasekaran, Childe, Roubaud, et al., 2019; Dubey, Gunasekaran, Childe, Wamba, &amp; Papadopoulos, 2016; Dubey, Gunasekaran, Papadopoulos, et al., 2017; Dubey, Gunasekaran, Wamba, &amp; Bag, 2015; Dunaway Virginia, Sullivan, &amp; Fosso Wamba, 2019; Dwivedi et al., 2022; Epie Bawack, Fosso Wamba, Scornavacca, &amp; André Carillo, 2019; Faugère, Lauras, &amp; Wamba, 2021; Feki, Boughzala, &amp; Wamba, 2016; Fossi Maffock, Fosso Wamba, &amp; Kala Kamdjoug, 2019; Fosso, Bendavid, Lefebvre, &amp; Lefebvre, 2006; P. S. Fosso Wamba, 2017; Samuel Fosso Wamba, 2009, 2011, 2012a, 2012b, 2012c, 2012d, 2016, 2018, 2019, 2020, 2022; Samuel Fosso Wamba &amp; Akter, 2015, 2016, 2019; S Fosso Wamba, Akter, &amp; Bonicoli, 2013; Samuel Fosso Wamba, Akter, Coltman, &amp; WT Ngai, 2015; Samuel Fosso Wamba, Akter, &amp; De Bourmont, 2019; Samuel Fosso Wamba, Akter, &amp; Guthrie, 2020; Samuel Fosso Wamba, Akter, Ngai, &amp; Boughzala, 2015; Samuel Fosso Wamba, Akter, Trinchera, &amp; De Bourmont, 2019; Samuel Fosso Wamba, Anand, &amp; Carter, 2013; Samuel Fosso Wamba, Angéla, &amp; Bosco, 2019; Samuel Fosso Wamba, Barjis, &amp; Takeoka Chatfield, 2010; Samuel Fosso Wamba &amp; Carter; Samuel Fosso Wamba &amp; Carter, 2013; S. Fosso Wamba &amp; Chatfield, 2009; Samuel Fosso Wamba, Dubey, Bryde, Foropon, &amp; Gupta, 2022; Samuel FOSSO WAMBA &amp; Edwards, 2014a, 2014b; Samuel Fosso Wamba, Edwards, &amp; Akter, 2019; Samuel Fosso Wamba, Edwards, &amp; Sharma, 2012; Samuel Fosso Wamba &amp; Gnanzou, 2013; Samuel Fosso Wamba, Gunasekaran, Bhattacharya, &amp; Dubey, 2016; Samuel Fosso Wamba, Gunasekaran, Dubey, &amp; Ngai, 2018; Samuel Fosso Wamba, Gunasekaran, Papadopoulos, &amp; Ngai, 2018; Samuel Fosso Wamba &amp; Guthrie, 2020; Samuel Fosso Wamba, Guthrie, Queiroz, &amp; Minner, 2023; Samuel Fosso Wamba, Kala Kamdjoug, Akter, &amp; Carillo, 2018; Samuel Fosso Wamba, Kala Kamdjoug, Epie Bawack, &amp; Keogh, 2020; Samuel Fosso Wamba, Keating, Coltman, &amp; Michael, 2009; Samuel Fosso Wamba, Lefebvre, &amp; Lefebvre, 2007; Samuel Fosso Wamba &amp; Michael, 2008; Samuel Fosso Wamba &amp; Mishra, 2017; Samuel Fosso Wamba &amp; Ngai, 2015; Samuel Fosso Wamba, Ngai, Riggins, &amp; Akter, 2017; Samuel Fosso Wamba &amp; Queiroz, 2020, 2022a, 2022b)</w:t>
      </w:r>
      <w:r>
        <w:fldChar w:fldCharType="end"/>
      </w:r>
    </w:p>
    <w:p w14:paraId="422772DA" w14:textId="034BB2FB" w:rsidR="00DD5348" w:rsidRPr="00612423" w:rsidRDefault="00DD5348">
      <w:pPr>
        <w:rPr>
          <w:lang w:val="en-US"/>
        </w:rPr>
      </w:pPr>
    </w:p>
    <w:sectPr w:rsidR="00DD5348" w:rsidRPr="00612423">
      <w:footerReference w:type="default" r:id="rId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826498" w14:textId="77777777" w:rsidR="00776B50" w:rsidRDefault="00776B50" w:rsidP="00A35441">
      <w:pPr>
        <w:spacing w:after="0" w:line="240" w:lineRule="auto"/>
      </w:pPr>
      <w:r>
        <w:separator/>
      </w:r>
    </w:p>
  </w:endnote>
  <w:endnote w:type="continuationSeparator" w:id="0">
    <w:p w14:paraId="46EA08CF" w14:textId="77777777" w:rsidR="00776B50" w:rsidRDefault="00776B50" w:rsidP="00A3544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17609054"/>
      <w:docPartObj>
        <w:docPartGallery w:val="Page Numbers (Bottom of Page)"/>
        <w:docPartUnique/>
      </w:docPartObj>
    </w:sdtPr>
    <w:sdtContent>
      <w:p w14:paraId="5370C1C9" w14:textId="1C92BF9A" w:rsidR="00A35441" w:rsidRDefault="00A35441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6227B063" w14:textId="77777777" w:rsidR="00A35441" w:rsidRDefault="00A35441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70D016" w14:textId="77777777" w:rsidR="00776B50" w:rsidRDefault="00776B50" w:rsidP="00A35441">
      <w:pPr>
        <w:spacing w:after="0" w:line="240" w:lineRule="auto"/>
      </w:pPr>
      <w:r>
        <w:separator/>
      </w:r>
    </w:p>
  </w:footnote>
  <w:footnote w:type="continuationSeparator" w:id="0">
    <w:p w14:paraId="0EFF05D0" w14:textId="77777777" w:rsidR="00776B50" w:rsidRDefault="00776B50" w:rsidP="00A3544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TQ3MDC3MDQxMzMzNTVR0lEKTi0uzszPAykwqgUAE+vsN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fx9a52yeed99evffz5t22p2sdvwfffwef2&quot;&gt;CV endnote&lt;record-ids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24&lt;/item&gt;&lt;item&gt;225&lt;/item&gt;&lt;item&gt;226&lt;/item&gt;&lt;item&gt;227&lt;/item&gt;&lt;item&gt;228&lt;/item&gt;&lt;item&gt;229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1&lt;/item&gt;&lt;item&gt;242&lt;/item&gt;&lt;item&gt;243&lt;/item&gt;&lt;item&gt;244&lt;/item&gt;&lt;item&gt;245&lt;/item&gt;&lt;item&gt;246&lt;/item&gt;&lt;item&gt;247&lt;/item&gt;&lt;item&gt;248&lt;/item&gt;&lt;item&gt;249&lt;/item&gt;&lt;item&gt;250&lt;/item&gt;&lt;item&gt;251&lt;/item&gt;&lt;item&gt;252&lt;/item&gt;&lt;item&gt;253&lt;/item&gt;&lt;item&gt;254&lt;/item&gt;&lt;item&gt;255&lt;/item&gt;&lt;item&gt;256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1&lt;/item&gt;&lt;item&gt;292&lt;/item&gt;&lt;item&gt;293&lt;/item&gt;&lt;item&gt;294&lt;/item&gt;&lt;item&gt;295&lt;/item&gt;&lt;item&gt;296&lt;/item&gt;&lt;item&gt;297&lt;/item&gt;&lt;item&gt;298&lt;/item&gt;&lt;item&gt;299&lt;/item&gt;&lt;item&gt;300&lt;/item&gt;&lt;item&gt;301&lt;/item&gt;&lt;item&gt;302&lt;/item&gt;&lt;item&gt;303&lt;/item&gt;&lt;item&gt;304&lt;/item&gt;&lt;item&gt;305&lt;/item&gt;&lt;item&gt;306&lt;/item&gt;&lt;item&gt;307&lt;/item&gt;&lt;item&gt;308&lt;/item&gt;&lt;item&gt;309&lt;/item&gt;&lt;item&gt;310&lt;/item&gt;&lt;item&gt;311&lt;/item&gt;&lt;item&gt;312&lt;/item&gt;&lt;item&gt;313&lt;/item&gt;&lt;item&gt;314&lt;/item&gt;&lt;item&gt;315&lt;/item&gt;&lt;item&gt;316&lt;/item&gt;&lt;item&gt;317&lt;/item&gt;&lt;item&gt;318&lt;/item&gt;&lt;item&gt;319&lt;/item&gt;&lt;item&gt;320&lt;/item&gt;&lt;item&gt;321&lt;/item&gt;&lt;item&gt;322&lt;/item&gt;&lt;item&gt;323&lt;/item&gt;&lt;item&gt;324&lt;/item&gt;&lt;item&gt;325&lt;/item&gt;&lt;item&gt;326&lt;/item&gt;&lt;item&gt;327&lt;/item&gt;&lt;item&gt;328&lt;/item&gt;&lt;item&gt;329&lt;/item&gt;&lt;item&gt;330&lt;/item&gt;&lt;item&gt;331&lt;/item&gt;&lt;item&gt;332&lt;/item&gt;&lt;item&gt;333&lt;/item&gt;&lt;item&gt;334&lt;/item&gt;&lt;item&gt;335&lt;/item&gt;&lt;item&gt;336&lt;/item&gt;&lt;item&gt;337&lt;/item&gt;&lt;item&gt;338&lt;/item&gt;&lt;item&gt;339&lt;/item&gt;&lt;item&gt;340&lt;/item&gt;&lt;item&gt;341&lt;/item&gt;&lt;item&gt;342&lt;/item&gt;&lt;item&gt;343&lt;/item&gt;&lt;item&gt;344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5&lt;/item&gt;&lt;item&gt;356&lt;/item&gt;&lt;item&gt;357&lt;/item&gt;&lt;item&gt;358&lt;/item&gt;&lt;item&gt;359&lt;/item&gt;&lt;item&gt;360&lt;/item&gt;&lt;item&gt;361&lt;/item&gt;&lt;item&gt;362&lt;/item&gt;&lt;item&gt;363&lt;/item&gt;&lt;item&gt;364&lt;/item&gt;&lt;item&gt;365&lt;/item&gt;&lt;item&gt;366&lt;/item&gt;&lt;item&gt;367&lt;/item&gt;&lt;item&gt;368&lt;/item&gt;&lt;item&gt;369&lt;/item&gt;&lt;item&gt;370&lt;/item&gt;&lt;item&gt;371&lt;/item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2&lt;/item&gt;&lt;item&gt;383&lt;/item&gt;&lt;item&gt;384&lt;/item&gt;&lt;item&gt;385&lt;/item&gt;&lt;item&gt;386&lt;/item&gt;&lt;item&gt;387&lt;/item&gt;&lt;item&gt;388&lt;/item&gt;&lt;item&gt;389&lt;/item&gt;&lt;item&gt;390&lt;/item&gt;&lt;item&gt;391&lt;/item&gt;&lt;item&gt;392&lt;/item&gt;&lt;item&gt;393&lt;/item&gt;&lt;item&gt;394&lt;/item&gt;&lt;item&gt;395&lt;/item&gt;&lt;item&gt;396&lt;/item&gt;&lt;item&gt;397&lt;/item&gt;&lt;item&gt;398&lt;/item&gt;&lt;item&gt;399&lt;/item&gt;&lt;item&gt;400&lt;/item&gt;&lt;item&gt;401&lt;/item&gt;&lt;item&gt;402&lt;/item&gt;&lt;item&gt;403&lt;/item&gt;&lt;item&gt;404&lt;/item&gt;&lt;item&gt;405&lt;/item&gt;&lt;item&gt;406&lt;/item&gt;&lt;item&gt;407&lt;/item&gt;&lt;item&gt;408&lt;/item&gt;&lt;item&gt;409&lt;/item&gt;&lt;item&gt;410&lt;/item&gt;&lt;item&gt;411&lt;/item&gt;&lt;item&gt;412&lt;/item&gt;&lt;item&gt;413&lt;/item&gt;&lt;item&gt;414&lt;/item&gt;&lt;item&gt;415&lt;/item&gt;&lt;item&gt;416&lt;/item&gt;&lt;item&gt;417&lt;/item&gt;&lt;item&gt;418&lt;/item&gt;&lt;item&gt;419&lt;/item&gt;&lt;item&gt;420&lt;/item&gt;&lt;item&gt;421&lt;/item&gt;&lt;item&gt;422&lt;/item&gt;&lt;item&gt;423&lt;/item&gt;&lt;item&gt;424&lt;/item&gt;&lt;item&gt;425&lt;/item&gt;&lt;item&gt;426&lt;/item&gt;&lt;item&gt;427&lt;/item&gt;&lt;/record-ids&gt;&lt;/item&gt;&lt;/Libraries&gt;"/>
  </w:docVars>
  <w:rsids>
    <w:rsidRoot w:val="00137DC2"/>
    <w:rsid w:val="0005564A"/>
    <w:rsid w:val="00137DC2"/>
    <w:rsid w:val="00157BCF"/>
    <w:rsid w:val="004E5E1A"/>
    <w:rsid w:val="005D6226"/>
    <w:rsid w:val="00612423"/>
    <w:rsid w:val="00740B43"/>
    <w:rsid w:val="00776B50"/>
    <w:rsid w:val="00894EF0"/>
    <w:rsid w:val="00A35441"/>
    <w:rsid w:val="00B432A1"/>
    <w:rsid w:val="00BC1E5C"/>
    <w:rsid w:val="00C244B1"/>
    <w:rsid w:val="00C6099C"/>
    <w:rsid w:val="00CE46EB"/>
    <w:rsid w:val="00CF487A"/>
    <w:rsid w:val="00DD53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55BC1896"/>
  <w15:chartTrackingRefBased/>
  <w15:docId w15:val="{67E87515-3FA7-40D2-80C7-48CD2972C0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"/>
    <w:rsid w:val="00DD534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DD534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DD534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DD5348"/>
    <w:rPr>
      <w:rFonts w:ascii="Calibri" w:hAnsi="Calibri" w:cs="Calibri"/>
      <w:noProof/>
      <w:lang w:val="en-US"/>
    </w:rPr>
  </w:style>
  <w:style w:type="character" w:styleId="Lienhypertexte">
    <w:name w:val="Hyperlink"/>
    <w:basedOn w:val="Policepardfaut"/>
    <w:uiPriority w:val="99"/>
    <w:unhideWhenUsed/>
    <w:rsid w:val="00DD5348"/>
    <w:rPr>
      <w:color w:val="0563C1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DD5348"/>
    <w:rPr>
      <w:color w:val="605E5C"/>
      <w:shd w:val="clear" w:color="auto" w:fill="E1DFDD"/>
    </w:rPr>
  </w:style>
  <w:style w:type="paragraph" w:styleId="En-tte">
    <w:name w:val="header"/>
    <w:basedOn w:val="Normal"/>
    <w:link w:val="En-tteCar"/>
    <w:uiPriority w:val="99"/>
    <w:unhideWhenUsed/>
    <w:rsid w:val="00A3544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A35441"/>
  </w:style>
  <w:style w:type="paragraph" w:styleId="Pieddepage">
    <w:name w:val="footer"/>
    <w:basedOn w:val="Normal"/>
    <w:link w:val="PieddepageCar"/>
    <w:uiPriority w:val="99"/>
    <w:unhideWhenUsed/>
    <w:rsid w:val="00A3544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A3544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AA0A42-9D3D-494E-BCBE-9940FBC939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7809</Words>
  <Characters>45290</Characters>
  <Application>Microsoft Office Word</Application>
  <DocSecurity>0</DocSecurity>
  <Lines>659</Lines>
  <Paragraphs>178</Paragraphs>
  <ScaleCrop>false</ScaleCrop>
  <Company>TBS</Company>
  <LinksUpToDate>false</LinksUpToDate>
  <CharactersWithSpaces>53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OSSO-WAMBA Samuel</dc:creator>
  <cp:keywords/>
  <dc:description/>
  <cp:lastModifiedBy>FOSSO-WAMBA Samuel</cp:lastModifiedBy>
  <cp:revision>5</cp:revision>
  <dcterms:created xsi:type="dcterms:W3CDTF">2024-02-08T09:36:00Z</dcterms:created>
  <dcterms:modified xsi:type="dcterms:W3CDTF">2024-02-08T0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bad5a0cd0950617ef87e4dfbbb4d18d0eca705e49de1ad893c8a0591c774e4f</vt:lpwstr>
  </property>
</Properties>
</file>